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6C5D34" w14:textId="77777777" w:rsidR="00B40826" w:rsidRDefault="00E26CEE" w:rsidP="00E26CEE">
      <w:pPr>
        <w:pStyle w:val="01PaperTitle"/>
        <w:spacing w:line="240" w:lineRule="auto"/>
        <w:rPr>
          <w:sz w:val="28"/>
        </w:rPr>
      </w:pPr>
      <w:r w:rsidRPr="00B40826">
        <w:rPr>
          <w:sz w:val="28"/>
        </w:rPr>
        <w:t>Migratory insights from singing humpback whales recorded around central New Zealand</w:t>
      </w:r>
    </w:p>
    <w:p w14:paraId="5F4C0A18" w14:textId="0E405DA0" w:rsidR="00E26CEE" w:rsidRPr="00B40826" w:rsidRDefault="00E26CEE" w:rsidP="00E26CEE">
      <w:pPr>
        <w:pStyle w:val="01PaperTitle"/>
        <w:spacing w:line="240" w:lineRule="auto"/>
        <w:rPr>
          <w:sz w:val="28"/>
        </w:rPr>
      </w:pPr>
      <w:r w:rsidRPr="00B40826">
        <w:rPr>
          <w:sz w:val="28"/>
        </w:rPr>
        <w:t>-</w:t>
      </w:r>
      <w:r w:rsidR="00B40826">
        <w:rPr>
          <w:sz w:val="28"/>
        </w:rPr>
        <w:t xml:space="preserve"> </w:t>
      </w:r>
      <w:r w:rsidRPr="00B40826">
        <w:rPr>
          <w:sz w:val="28"/>
        </w:rPr>
        <w:t>supplementary material</w:t>
      </w:r>
    </w:p>
    <w:p w14:paraId="3EEAF7BF" w14:textId="592512AF" w:rsidR="00E26CEE" w:rsidRPr="00B40826" w:rsidRDefault="00E26CEE" w:rsidP="00E26CEE">
      <w:pPr>
        <w:pStyle w:val="02Authornames"/>
        <w:spacing w:line="240" w:lineRule="auto"/>
        <w:rPr>
          <w:sz w:val="24"/>
        </w:rPr>
      </w:pPr>
      <w:r w:rsidRPr="00B40826">
        <w:rPr>
          <w:sz w:val="24"/>
        </w:rPr>
        <w:t>Victoria E. Warren, Rochelle Constantine, Michael Noad, Claire Garrigue, Ellen C. Garland</w:t>
      </w:r>
    </w:p>
    <w:p w14:paraId="498BBFE3" w14:textId="7E2E5048" w:rsidR="00E26CEE" w:rsidRDefault="00E26CEE" w:rsidP="00F41461">
      <w:pPr>
        <w:spacing w:line="360" w:lineRule="auto"/>
        <w:ind w:firstLine="720"/>
        <w:jc w:val="both"/>
        <w:rPr>
          <w:rFonts w:ascii="Times New Roman" w:hAnsi="Times New Roman" w:cs="Times New Roman"/>
          <w:b/>
          <w:sz w:val="24"/>
          <w:u w:val="single"/>
          <w:lang w:val="en-US"/>
        </w:rPr>
      </w:pPr>
    </w:p>
    <w:p w14:paraId="60FE2F3D" w14:textId="54D65E42" w:rsidR="00F41461" w:rsidRPr="00B40826" w:rsidRDefault="00A6321F" w:rsidP="00F41461">
      <w:pPr>
        <w:spacing w:line="360" w:lineRule="auto"/>
        <w:ind w:firstLine="720"/>
        <w:jc w:val="both"/>
        <w:rPr>
          <w:rFonts w:ascii="Palatino Linotype" w:hAnsi="Palatino Linotype" w:cs="Times New Roman"/>
          <w:b/>
          <w:sz w:val="20"/>
          <w:u w:val="single"/>
          <w:lang w:val="en-US"/>
        </w:rPr>
      </w:pPr>
      <w:r w:rsidRPr="00B40826">
        <w:rPr>
          <w:rFonts w:ascii="Palatino Linotype" w:hAnsi="Palatino Linotype" w:cs="Times New Roman"/>
          <w:b/>
          <w:sz w:val="20"/>
          <w:u w:val="single"/>
          <w:lang w:val="en-US"/>
        </w:rPr>
        <w:t xml:space="preserve">S1. </w:t>
      </w:r>
      <w:r w:rsidR="00F41461" w:rsidRPr="00B40826">
        <w:rPr>
          <w:rFonts w:ascii="Palatino Linotype" w:hAnsi="Palatino Linotype" w:cs="Times New Roman"/>
          <w:b/>
          <w:sz w:val="20"/>
          <w:u w:val="single"/>
          <w:lang w:val="en-US"/>
        </w:rPr>
        <w:t>Detection of song in New Zealand data</w:t>
      </w:r>
    </w:p>
    <w:p w14:paraId="0AA302B2" w14:textId="6074EDA1" w:rsidR="00F41461" w:rsidRPr="00B40826" w:rsidRDefault="00E74BAC" w:rsidP="00F41461">
      <w:pPr>
        <w:spacing w:line="360" w:lineRule="auto"/>
        <w:jc w:val="both"/>
        <w:rPr>
          <w:rFonts w:ascii="Palatino Linotype" w:hAnsi="Palatino Linotype" w:cs="Times New Roman"/>
          <w:b/>
          <w:sz w:val="20"/>
          <w:lang w:val="en-US"/>
        </w:rPr>
      </w:pPr>
      <w:r w:rsidRPr="00B40826">
        <w:rPr>
          <w:rFonts w:ascii="Palatino Linotype" w:hAnsi="Palatino Linotype" w:cs="Times New Roman"/>
          <w:sz w:val="20"/>
          <w:lang w:val="en-US"/>
        </w:rPr>
        <w:t>T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he </w:t>
      </w:r>
      <w:proofErr w:type="spellStart"/>
      <w:r w:rsidR="00F41461" w:rsidRPr="00B40826">
        <w:rPr>
          <w:rFonts w:ascii="Palatino Linotype" w:hAnsi="Palatino Linotype" w:cs="Times New Roman"/>
          <w:sz w:val="20"/>
          <w:lang w:val="en-US"/>
        </w:rPr>
        <w:t>PAMGuard</w:t>
      </w:r>
      <w:proofErr w:type="spellEnd"/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 </w:t>
      </w:r>
      <w:r w:rsidR="002524FB" w:rsidRPr="00B40826">
        <w:rPr>
          <w:rFonts w:ascii="Palatino Linotype" w:hAnsi="Palatino Linotype" w:cs="Times New Roman"/>
          <w:sz w:val="20"/>
          <w:lang w:val="en-US"/>
        </w:rPr>
        <w:fldChar w:fldCharType="begin"/>
      </w:r>
      <w:r w:rsidR="007B64B8" w:rsidRPr="00B40826">
        <w:rPr>
          <w:rFonts w:ascii="Palatino Linotype" w:hAnsi="Palatino Linotype" w:cs="Times New Roman"/>
          <w:sz w:val="20"/>
          <w:lang w:val="en-US"/>
        </w:rPr>
        <w:instrText xml:space="preserve"> ADDIN EN.CITE &lt;EndNote&gt;&lt;Cite&gt;&lt;Author&gt;Gillespie&lt;/Author&gt;&lt;Year&gt;2009&lt;/Year&gt;&lt;RecNum&gt;394&lt;/RecNum&gt;&lt;DisplayText&gt;(1)&lt;/DisplayText&gt;&lt;record&gt;&lt;rec-number&gt;394&lt;/rec-number&gt;&lt;foreign-keys&gt;&lt;key app="EN" db-id="5559ev2pp5e05jezpscv2vrwas2zs5atsprt" timestamp="1586908357"&gt;394&lt;/key&gt;&lt;/foreign-keys&gt;&lt;ref-type name="Journal Article"&gt;17&lt;/ref-type&gt;&lt;contributors&gt;&lt;authors&gt;&lt;author&gt;Gillespie, Douglas&lt;/author&gt;&lt;author&gt;Mellinger, David K.&lt;/author&gt;&lt;author&gt;Gordon, Jonathan&lt;/author&gt;&lt;author&gt;McLaren, David&lt;/author&gt;&lt;author&gt;Redmond, Paul&lt;/author&gt;&lt;author&gt;McHugh, Ronald&lt;/author&gt;&lt;author&gt;Trinder, Philip&lt;/author&gt;&lt;author&gt;Deng, Xiao‐Yan&lt;/author&gt;&lt;author&gt;Thode, Aaron&lt;/author&gt;&lt;/authors&gt;&lt;/contributors&gt;&lt;titles&gt;&lt;title&gt;PAMGUARD: Semiautomated, open source software for real‐time acoustic detection and localization of cetaceans&lt;/title&gt;&lt;secondary-title&gt;Journal of the Acoustical Society of America&lt;/secondary-title&gt;&lt;/titles&gt;&lt;periodical&gt;&lt;full-title&gt;Journal of the Acoustical Society of America&lt;/full-title&gt;&lt;abbr-1&gt;J Acoust Soc Am&lt;/abbr-1&gt;&lt;abbr-2&gt;J. Acoust. Soc. Am.&lt;/abbr-2&gt;&lt;/periodical&gt;&lt;pages&gt;2547&lt;/pages&gt;&lt;volume&gt;125&lt;/volume&gt;&lt;number&gt;4&lt;/number&gt;&lt;keywords&gt;&lt;keyword&gt;Program Abstracts Of The 157th Meeting Of The Acoustical Society Of America&lt;/keyword&gt;&lt;/keywords&gt;&lt;dates&gt;&lt;year&gt;2009&lt;/year&gt;&lt;/dates&gt;&lt;isbn&gt;0001-4966&lt;/isbn&gt;&lt;urls&gt;&lt;/urls&gt;&lt;electronic-resource-num&gt;10.1121/1.4808713&lt;/electronic-resource-num&gt;&lt;/record&gt;&lt;/Cite&gt;&lt;/EndNote&gt;</w:instrText>
      </w:r>
      <w:r w:rsidR="002524FB" w:rsidRPr="00B40826">
        <w:rPr>
          <w:rFonts w:ascii="Palatino Linotype" w:hAnsi="Palatino Linotype" w:cs="Times New Roman"/>
          <w:sz w:val="20"/>
          <w:lang w:val="en-US"/>
        </w:rPr>
        <w:fldChar w:fldCharType="separate"/>
      </w:r>
      <w:r w:rsidR="00B4446D" w:rsidRPr="00B40826">
        <w:rPr>
          <w:rFonts w:ascii="Palatino Linotype" w:hAnsi="Palatino Linotype" w:cs="Times New Roman"/>
          <w:noProof/>
          <w:sz w:val="20"/>
          <w:lang w:val="en-US"/>
        </w:rPr>
        <w:t>(1)</w:t>
      </w:r>
      <w:r w:rsidR="002524FB" w:rsidRPr="00B40826">
        <w:rPr>
          <w:rFonts w:ascii="Palatino Linotype" w:hAnsi="Palatino Linotype" w:cs="Times New Roman"/>
          <w:sz w:val="20"/>
          <w:lang w:val="en-US"/>
        </w:rPr>
        <w:fldChar w:fldCharType="end"/>
      </w:r>
      <w:r w:rsidR="002524FB" w:rsidRPr="00B40826">
        <w:rPr>
          <w:rFonts w:ascii="Palatino Linotype" w:hAnsi="Palatino Linotype" w:cs="Times New Roman"/>
          <w:sz w:val="20"/>
          <w:lang w:val="en-US"/>
        </w:rPr>
        <w:t xml:space="preserve"> 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whistle and moan detector </w:t>
      </w:r>
      <w:r w:rsidR="002524FB" w:rsidRPr="00B40826">
        <w:rPr>
          <w:rFonts w:ascii="Palatino Linotype" w:hAnsi="Palatino Linotype" w:cs="Times New Roman"/>
          <w:sz w:val="20"/>
          <w:lang w:val="en-US"/>
        </w:rPr>
        <w:fldChar w:fldCharType="begin"/>
      </w:r>
      <w:r w:rsidR="00B417E8" w:rsidRPr="00B40826">
        <w:rPr>
          <w:rFonts w:ascii="Palatino Linotype" w:hAnsi="Palatino Linotype" w:cs="Times New Roman"/>
          <w:sz w:val="20"/>
          <w:lang w:val="en-US"/>
        </w:rPr>
        <w:instrText xml:space="preserve"> ADDIN EN.CITE &lt;EndNote&gt;&lt;Cite&gt;&lt;Author&gt;Gillespie&lt;/Author&gt;&lt;Year&gt;2013&lt;/Year&gt;&lt;RecNum&gt;395&lt;/RecNum&gt;&lt;DisplayText&gt;(2)&lt;/DisplayText&gt;&lt;record&gt;&lt;rec-number&gt;395&lt;/rec-number&gt;&lt;foreign-keys&gt;&lt;key app="EN" db-id="5559ev2pp5e05jezpscv2vrwas2zs5atsprt" timestamp="1586908483"&gt;395&lt;/key&gt;&lt;/foreign-keys&gt;&lt;ref-type name="Journal Article"&gt;17&lt;/ref-type&gt;&lt;contributors&gt;&lt;authors&gt;&lt;author&gt;Gillespie, Douglas&lt;/author&gt;&lt;author&gt;Caillat, Marjolaine&lt;/author&gt;&lt;author&gt;Gordon, Jonathan&lt;/author&gt;&lt;author&gt;White, Paul&lt;/author&gt;&lt;/authors&gt;&lt;/contributors&gt;&lt;titles&gt;&lt;title&gt;Automatic detection and classification of odontocete whistles&lt;/title&gt;&lt;secondary-title&gt;Journal of the Acoustical Society of America&lt;/secondary-title&gt;&lt;/titles&gt;&lt;periodical&gt;&lt;full-title&gt;Journal of the Acoustical Society of America&lt;/full-title&gt;&lt;abbr-1&gt;J Acoust Soc Am&lt;/abbr-1&gt;&lt;abbr-2&gt;J. Acoust. Soc. Am.&lt;/abbr-2&gt;&lt;/periodical&gt;&lt;pages&gt;2427-2437&lt;/pages&gt;&lt;volume&gt;134&lt;/volume&gt;&lt;number&gt;3&lt;/number&gt;&lt;keywords&gt;&lt;keyword&gt;Part 2 Special Issue On Methods FOR Marine Mammals Passive Acoustics&lt;/keyword&gt;&lt;/keywords&gt;&lt;dates&gt;&lt;year&gt;2013&lt;/year&gt;&lt;/dates&gt;&lt;isbn&gt;0001-4966&lt;/isbn&gt;&lt;urls&gt;&lt;/urls&gt;&lt;electronic-resource-num&gt;10.1121/1.4816555&lt;/electronic-resource-num&gt;&lt;/record&gt;&lt;/Cite&gt;&lt;/EndNote&gt;</w:instrText>
      </w:r>
      <w:r w:rsidR="002524FB" w:rsidRPr="00B40826">
        <w:rPr>
          <w:rFonts w:ascii="Palatino Linotype" w:hAnsi="Palatino Linotype" w:cs="Times New Roman"/>
          <w:sz w:val="20"/>
          <w:lang w:val="en-US"/>
        </w:rPr>
        <w:fldChar w:fldCharType="separate"/>
      </w:r>
      <w:r w:rsidR="00B4446D" w:rsidRPr="00B40826">
        <w:rPr>
          <w:rFonts w:ascii="Palatino Linotype" w:hAnsi="Palatino Linotype" w:cs="Times New Roman"/>
          <w:noProof/>
          <w:sz w:val="20"/>
          <w:lang w:val="en-US"/>
        </w:rPr>
        <w:t>(2)</w:t>
      </w:r>
      <w:r w:rsidR="002524FB" w:rsidRPr="00B40826">
        <w:rPr>
          <w:rFonts w:ascii="Palatino Linotype" w:hAnsi="Palatino Linotype" w:cs="Times New Roman"/>
          <w:sz w:val="20"/>
          <w:lang w:val="en-US"/>
        </w:rPr>
        <w:fldChar w:fldCharType="end"/>
      </w:r>
      <w:r w:rsidR="002524FB" w:rsidRPr="00B40826">
        <w:rPr>
          <w:rFonts w:ascii="Palatino Linotype" w:hAnsi="Palatino Linotype" w:cs="Times New Roman"/>
          <w:sz w:val="20"/>
          <w:lang w:val="en-US"/>
        </w:rPr>
        <w:t xml:space="preserve"> 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>was applied to all 16 kHz data from the four recording locations. The detector was applied to spectrograms with Fast Fourier Transform (FFT) length 1024, Hann window with 50% overlap</w:t>
      </w:r>
      <w:r w:rsidR="00AD3764" w:rsidRPr="00B40826">
        <w:rPr>
          <w:rFonts w:ascii="Palatino Linotype" w:hAnsi="Palatino Linotype" w:cs="Times New Roman"/>
          <w:sz w:val="20"/>
          <w:lang w:val="en-US"/>
        </w:rPr>
        <w:t>,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 and detected frequency contours between 100 and 600 Hz with an 8 dB threshold, median filter (length 61), average subtraction of 0.02, with minimum connection length of 10 time slices and minimum total size of 20 pixels. The detector outputs were </w:t>
      </w:r>
      <w:r w:rsidR="00E6250C" w:rsidRPr="00B40826">
        <w:rPr>
          <w:rFonts w:ascii="Palatino Linotype" w:hAnsi="Palatino Linotype" w:cs="Times New Roman"/>
          <w:sz w:val="20"/>
          <w:lang w:val="en-US"/>
        </w:rPr>
        <w:t>used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 to direct i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>n-depth examination of the data: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 data from time periods with detections were thoroughly examined to determine the presence or absence of humpback whale</w:t>
      </w:r>
      <w:r w:rsidR="005843B0" w:rsidRPr="00B40826">
        <w:rPr>
          <w:rFonts w:ascii="Palatino Linotype" w:hAnsi="Palatino Linotype" w:cs="Times New Roman"/>
          <w:sz w:val="20"/>
          <w:lang w:val="en-US"/>
        </w:rPr>
        <w:t xml:space="preserve"> (</w:t>
      </w:r>
      <w:r w:rsidR="005843B0" w:rsidRPr="00B40826">
        <w:rPr>
          <w:rFonts w:ascii="Palatino Linotype" w:hAnsi="Palatino Linotype" w:cs="Times New Roman"/>
          <w:i/>
          <w:sz w:val="20"/>
          <w:lang w:val="en-US"/>
        </w:rPr>
        <w:t>Megaptera novaeangliae</w:t>
      </w:r>
      <w:r w:rsidR="005843B0" w:rsidRPr="00B40826">
        <w:rPr>
          <w:rFonts w:ascii="Palatino Linotype" w:hAnsi="Palatino Linotype" w:cs="Times New Roman"/>
          <w:sz w:val="20"/>
          <w:lang w:val="en-US"/>
        </w:rPr>
        <w:t>)</w:t>
      </w:r>
      <w:r w:rsidR="00F41461" w:rsidRPr="00B40826">
        <w:rPr>
          <w:rFonts w:ascii="Palatino Linotype" w:hAnsi="Palatino Linotype" w:cs="Times New Roman"/>
          <w:sz w:val="20"/>
          <w:lang w:val="en-US"/>
        </w:rPr>
        <w:t xml:space="preserve"> song.</w:t>
      </w:r>
    </w:p>
    <w:p w14:paraId="6571A838" w14:textId="2495547D" w:rsidR="0075361B" w:rsidRPr="00B40826" w:rsidRDefault="0075361B" w:rsidP="0075361B">
      <w:pPr>
        <w:spacing w:line="360" w:lineRule="auto"/>
        <w:jc w:val="both"/>
        <w:rPr>
          <w:rFonts w:ascii="Palatino Linotype" w:hAnsi="Palatino Linotype" w:cs="Times New Roman"/>
          <w:sz w:val="20"/>
          <w:lang w:val="en-US"/>
        </w:rPr>
      </w:pPr>
      <w:r w:rsidRPr="00B40826">
        <w:rPr>
          <w:rFonts w:ascii="Palatino Linotype" w:hAnsi="Palatino Linotype" w:cs="Times New Roman"/>
          <w:sz w:val="20"/>
          <w:lang w:val="en-US"/>
        </w:rPr>
        <w:t xml:space="preserve">The </w:t>
      </w:r>
      <w:proofErr w:type="spellStart"/>
      <w:r w:rsidRPr="00B40826">
        <w:rPr>
          <w:rFonts w:ascii="Palatino Linotype" w:hAnsi="Palatino Linotype" w:cs="Times New Roman"/>
          <w:sz w:val="20"/>
          <w:lang w:val="en-US"/>
        </w:rPr>
        <w:t>PAMGuard</w:t>
      </w:r>
      <w:proofErr w:type="spellEnd"/>
      <w:r w:rsidRPr="00B40826">
        <w:rPr>
          <w:rFonts w:ascii="Palatino Linotype" w:hAnsi="Palatino Linotype" w:cs="Times New Roman"/>
          <w:sz w:val="20"/>
          <w:lang w:val="en-US"/>
        </w:rPr>
        <w:t xml:space="preserve"> whistle and moan detector made detections at all four recording locations (</w:t>
      </w:r>
      <w:r w:rsidR="00232C6F" w:rsidRPr="00B40826">
        <w:rPr>
          <w:rFonts w:ascii="Palatino Linotype" w:hAnsi="Palatino Linotype" w:cs="Times New Roman"/>
          <w:b/>
          <w:sz w:val="20"/>
          <w:lang w:val="en-US"/>
        </w:rPr>
        <w:t>Figure S1</w:t>
      </w:r>
      <w:r w:rsidR="006F6FB3" w:rsidRPr="00B40826">
        <w:rPr>
          <w:rFonts w:ascii="Palatino Linotype" w:hAnsi="Palatino Linotype" w:cs="Times New Roman"/>
          <w:b/>
          <w:sz w:val="20"/>
          <w:lang w:val="en-US"/>
        </w:rPr>
        <w:t>.1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 xml:space="preserve">). </w:t>
      </w:r>
      <w:r w:rsidRPr="00B40826">
        <w:rPr>
          <w:rFonts w:ascii="Palatino Linotype" w:hAnsi="Palatino Linotype" w:cs="Times New Roman"/>
          <w:sz w:val="20"/>
          <w:lang w:val="en-US"/>
        </w:rPr>
        <w:t xml:space="preserve">At the 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>Kaik</w:t>
      </w:r>
      <w:r w:rsidR="005843B0" w:rsidRPr="00B40826">
        <w:rPr>
          <w:rFonts w:ascii="Palatino Linotype" w:hAnsi="Palatino Linotype" w:cs="Times New Roman"/>
          <w:sz w:val="20"/>
          <w:szCs w:val="20"/>
          <w:lang w:val="en-US"/>
        </w:rPr>
        <w:t>ō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ura and Wairarapa recording locations, a large number of detections were made between November 2016 and the end of the recording period. These were </w:t>
      </w:r>
      <w:r w:rsidR="006F6FB3"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primarily 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false positive </w:t>
      </w:r>
      <w:proofErr w:type="gramStart"/>
      <w:r w:rsidRPr="00B40826">
        <w:rPr>
          <w:rFonts w:ascii="Palatino Linotype" w:hAnsi="Palatino Linotype" w:cs="Times New Roman"/>
          <w:sz w:val="20"/>
          <w:szCs w:val="20"/>
          <w:lang w:val="en-US"/>
        </w:rPr>
        <w:t>detections</w:t>
      </w:r>
      <w:proofErr w:type="gramEnd"/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 arising from the Schlumberger Pegasus Basin 3D seismic survey (10 November 2016 to June 2017) (</w:t>
      </w:r>
      <w:r w:rsidR="004E693F" w:rsidRPr="00B40826">
        <w:rPr>
          <w:rFonts w:ascii="Palatino Linotype" w:hAnsi="Palatino Linotype" w:cs="Times New Roman"/>
          <w:sz w:val="20"/>
          <w:szCs w:val="20"/>
          <w:shd w:val="clear" w:color="auto" w:fill="FFFFFF"/>
        </w:rPr>
        <w:t>https://www.doc.govt.nz/our-work/seismic-surveys-code-of-conduct/marine-mammal-impact-assessments/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). Outside of the seismic survey, detections were low throughout </w:t>
      </w:r>
      <w:r w:rsidR="006118CD"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the 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>rec</w:t>
      </w:r>
      <w:r w:rsidR="006118CD" w:rsidRPr="00B40826">
        <w:rPr>
          <w:rFonts w:ascii="Palatino Linotype" w:hAnsi="Palatino Linotype" w:cs="Times New Roman"/>
          <w:sz w:val="20"/>
          <w:szCs w:val="20"/>
          <w:lang w:val="en-US"/>
        </w:rPr>
        <w:t>ording period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 at Wairarapa (</w:t>
      </w:r>
      <w:r w:rsidR="00232C6F" w:rsidRPr="00B40826">
        <w:rPr>
          <w:rFonts w:ascii="Palatino Linotype" w:hAnsi="Palatino Linotype" w:cs="Times New Roman"/>
          <w:b/>
          <w:sz w:val="20"/>
          <w:szCs w:val="20"/>
          <w:lang w:val="en-US"/>
        </w:rPr>
        <w:t>Figure S1</w:t>
      </w:r>
      <w:r w:rsidR="00753E7B" w:rsidRPr="00B40826">
        <w:rPr>
          <w:rFonts w:ascii="Palatino Linotype" w:hAnsi="Palatino Linotype" w:cs="Times New Roman"/>
          <w:b/>
          <w:sz w:val="20"/>
          <w:szCs w:val="20"/>
          <w:lang w:val="en-US"/>
        </w:rPr>
        <w:t>.1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>).</w:t>
      </w:r>
      <w:r w:rsidR="006F6FB3"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 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The STB </w:t>
      </w:r>
      <w:r w:rsidR="00AD3764" w:rsidRPr="00B40826">
        <w:rPr>
          <w:rFonts w:ascii="Palatino Linotype" w:hAnsi="Palatino Linotype" w:cs="Times New Roman"/>
          <w:sz w:val="20"/>
          <w:szCs w:val="20"/>
          <w:lang w:val="en-US"/>
        </w:rPr>
        <w:t>detections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 </w:t>
      </w:r>
      <w:r w:rsidR="00AD3764"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included 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>false positive detections between 23 October and 2 December 2016 as a result of the PGS Taranaki South 3D seismic survey (</w:t>
      </w:r>
      <w:r w:rsidR="004E693F" w:rsidRPr="00B40826">
        <w:rPr>
          <w:rFonts w:ascii="Palatino Linotype" w:hAnsi="Palatino Linotype" w:cs="Times New Roman"/>
          <w:sz w:val="20"/>
          <w:szCs w:val="20"/>
          <w:shd w:val="clear" w:color="auto" w:fill="FFFFFF"/>
        </w:rPr>
        <w:t>https://www.doc.govt.nz/our-work/seismic-surveys-code-of-conduct/marine-mammal-impact-assessments/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>) (</w:t>
      </w:r>
      <w:r w:rsidR="00232C6F" w:rsidRPr="00B40826">
        <w:rPr>
          <w:rFonts w:ascii="Palatino Linotype" w:hAnsi="Palatino Linotype" w:cs="Times New Roman"/>
          <w:b/>
          <w:sz w:val="20"/>
          <w:szCs w:val="20"/>
          <w:lang w:val="en-US"/>
        </w:rPr>
        <w:t>Figure S</w:t>
      </w:r>
      <w:r w:rsidR="006F6FB3" w:rsidRPr="00B40826">
        <w:rPr>
          <w:rFonts w:ascii="Palatino Linotype" w:hAnsi="Palatino Linotype" w:cs="Times New Roman"/>
          <w:b/>
          <w:sz w:val="20"/>
          <w:szCs w:val="20"/>
          <w:lang w:val="en-US"/>
        </w:rPr>
        <w:t>1.</w:t>
      </w:r>
      <w:r w:rsidR="00232C6F" w:rsidRPr="00B40826">
        <w:rPr>
          <w:rFonts w:ascii="Palatino Linotype" w:hAnsi="Palatino Linotype" w:cs="Times New Roman"/>
          <w:b/>
          <w:sz w:val="20"/>
          <w:szCs w:val="20"/>
          <w:lang w:val="en-US"/>
        </w:rPr>
        <w:t>1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 xml:space="preserve">). </w:t>
      </w:r>
      <w:r w:rsidR="006F6FB3" w:rsidRPr="00B40826">
        <w:rPr>
          <w:rFonts w:ascii="Palatino Linotype" w:hAnsi="Palatino Linotype" w:cs="Times New Roman"/>
          <w:sz w:val="20"/>
          <w:szCs w:val="20"/>
          <w:lang w:val="en-US"/>
        </w:rPr>
        <w:t>At this location, further d</w:t>
      </w:r>
      <w:r w:rsidRPr="00B40826">
        <w:rPr>
          <w:rFonts w:ascii="Palatino Linotype" w:hAnsi="Palatino Linotype" w:cs="Times New Roman"/>
          <w:sz w:val="20"/>
          <w:szCs w:val="20"/>
          <w:lang w:val="en-US"/>
        </w:rPr>
        <w:t>etections during September and the beginning of October were false positive</w:t>
      </w:r>
      <w:r w:rsidRPr="00B40826">
        <w:rPr>
          <w:rFonts w:ascii="Palatino Linotype" w:hAnsi="Palatino Linotype" w:cs="Times New Roman"/>
          <w:sz w:val="24"/>
          <w:lang w:val="en-US"/>
        </w:rPr>
        <w:t xml:space="preserve"> </w:t>
      </w:r>
      <w:r w:rsidRPr="00B40826">
        <w:rPr>
          <w:rFonts w:ascii="Palatino Linotype" w:hAnsi="Palatino Linotype" w:cs="Times New Roman"/>
          <w:sz w:val="20"/>
          <w:lang w:val="en-US"/>
        </w:rPr>
        <w:t>detections of the ‘</w:t>
      </w:r>
      <w:proofErr w:type="spellStart"/>
      <w:r w:rsidRPr="00B40826">
        <w:rPr>
          <w:rFonts w:ascii="Palatino Linotype" w:hAnsi="Palatino Linotype" w:cs="Times New Roman"/>
          <w:sz w:val="20"/>
          <w:lang w:val="en-US"/>
        </w:rPr>
        <w:t>bioduck</w:t>
      </w:r>
      <w:proofErr w:type="spellEnd"/>
      <w:r w:rsidRPr="00B40826">
        <w:rPr>
          <w:rFonts w:ascii="Palatino Linotype" w:hAnsi="Palatino Linotype" w:cs="Times New Roman"/>
          <w:sz w:val="20"/>
          <w:lang w:val="en-US"/>
        </w:rPr>
        <w:t xml:space="preserve">’ call </w:t>
      </w:r>
      <w:r w:rsidR="00D21EAC" w:rsidRPr="00B40826">
        <w:rPr>
          <w:rFonts w:ascii="Palatino Linotype" w:hAnsi="Palatino Linotype" w:cs="Times New Roman"/>
          <w:sz w:val="20"/>
          <w:lang w:val="en-US"/>
        </w:rPr>
        <w:t>from</w:t>
      </w:r>
      <w:r w:rsidRPr="00B40826">
        <w:rPr>
          <w:rFonts w:ascii="Palatino Linotype" w:hAnsi="Palatino Linotype" w:cs="Times New Roman"/>
          <w:sz w:val="20"/>
          <w:lang w:val="en-US"/>
        </w:rPr>
        <w:t xml:space="preserve"> Antarctic minke whal</w:t>
      </w:r>
      <w:r w:rsidR="00D21EAC" w:rsidRPr="00B40826">
        <w:rPr>
          <w:rFonts w:ascii="Palatino Linotype" w:hAnsi="Palatino Linotype" w:cs="Times New Roman"/>
          <w:sz w:val="20"/>
          <w:lang w:val="en-US"/>
        </w:rPr>
        <w:t>es</w:t>
      </w:r>
      <w:r w:rsidR="005843B0" w:rsidRPr="00B40826">
        <w:rPr>
          <w:rFonts w:ascii="Palatino Linotype" w:hAnsi="Palatino Linotype" w:cs="Times New Roman"/>
          <w:sz w:val="20"/>
          <w:lang w:val="en-US"/>
        </w:rPr>
        <w:t xml:space="preserve"> (</w:t>
      </w:r>
      <w:r w:rsidR="005843B0" w:rsidRPr="00B40826">
        <w:rPr>
          <w:rFonts w:ascii="Palatino Linotype" w:hAnsi="Palatino Linotype" w:cs="Times New Roman"/>
          <w:i/>
          <w:sz w:val="20"/>
          <w:lang w:val="en-US"/>
        </w:rPr>
        <w:t>Balaenoptera bonaerensis</w:t>
      </w:r>
      <w:r w:rsidR="005843B0" w:rsidRPr="00B40826">
        <w:rPr>
          <w:rFonts w:ascii="Palatino Linotype" w:hAnsi="Palatino Linotype" w:cs="Times New Roman"/>
          <w:sz w:val="20"/>
          <w:lang w:val="en-US"/>
        </w:rPr>
        <w:t>)</w:t>
      </w:r>
      <w:r w:rsidR="004E693F" w:rsidRPr="00B40826">
        <w:rPr>
          <w:rFonts w:ascii="Palatino Linotype" w:hAnsi="Palatino Linotype" w:cs="Times New Roman"/>
          <w:sz w:val="20"/>
          <w:lang w:val="en-US"/>
        </w:rPr>
        <w:t xml:space="preserve"> </w:t>
      </w:r>
      <w:r w:rsidR="004E693F" w:rsidRPr="00B40826">
        <w:rPr>
          <w:rFonts w:ascii="Palatino Linotype" w:hAnsi="Palatino Linotype" w:cs="Times New Roman"/>
          <w:sz w:val="20"/>
          <w:lang w:val="en-US"/>
        </w:rPr>
        <w:fldChar w:fldCharType="begin">
          <w:fldData xml:space="preserve">PEVuZE5vdGU+PENpdGU+PEF1dGhvcj5SaXNjaDwvQXV0aG9yPjxZZWFyPjIwMTQ8L1llYXI+PFJl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</w:fldData>
        </w:fldChar>
      </w:r>
      <w:r w:rsidR="00B4446D" w:rsidRPr="00B40826">
        <w:rPr>
          <w:rFonts w:ascii="Palatino Linotype" w:hAnsi="Palatino Linotype" w:cs="Times New Roman"/>
          <w:sz w:val="20"/>
          <w:lang w:val="en-US"/>
        </w:rPr>
        <w:instrText xml:space="preserve"> ADDIN EN.CITE </w:instrText>
      </w:r>
      <w:r w:rsidR="00B4446D" w:rsidRPr="00B40826">
        <w:rPr>
          <w:rFonts w:ascii="Palatino Linotype" w:hAnsi="Palatino Linotype" w:cs="Times New Roman"/>
          <w:sz w:val="20"/>
          <w:lang w:val="en-US"/>
        </w:rPr>
        <w:fldChar w:fldCharType="begin">
          <w:fldData xml:space="preserve">PEVuZE5vdGU+PENpdGU+PEF1dGhvcj5SaXNjaDwvQXV0aG9yPjxZZWFyPjIwMTQ8L1llYXI+PFJl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</w:fldData>
        </w:fldChar>
      </w:r>
      <w:r w:rsidR="00B4446D" w:rsidRPr="00B40826">
        <w:rPr>
          <w:rFonts w:ascii="Palatino Linotype" w:hAnsi="Palatino Linotype" w:cs="Times New Roman"/>
          <w:sz w:val="20"/>
          <w:lang w:val="en-US"/>
        </w:rPr>
        <w:instrText xml:space="preserve"> ADDIN EN.CITE.DATA </w:instrText>
      </w:r>
      <w:r w:rsidR="00B4446D" w:rsidRPr="00B40826">
        <w:rPr>
          <w:rFonts w:ascii="Palatino Linotype" w:hAnsi="Palatino Linotype" w:cs="Times New Roman"/>
          <w:sz w:val="20"/>
          <w:lang w:val="en-US"/>
        </w:rPr>
      </w:r>
      <w:r w:rsidR="00B4446D" w:rsidRPr="00B40826">
        <w:rPr>
          <w:rFonts w:ascii="Palatino Linotype" w:hAnsi="Palatino Linotype" w:cs="Times New Roman"/>
          <w:sz w:val="20"/>
          <w:lang w:val="en-US"/>
        </w:rPr>
        <w:fldChar w:fldCharType="end"/>
      </w:r>
      <w:r w:rsidR="004E693F" w:rsidRPr="00B40826">
        <w:rPr>
          <w:rFonts w:ascii="Palatino Linotype" w:hAnsi="Palatino Linotype" w:cs="Times New Roman"/>
          <w:sz w:val="20"/>
          <w:lang w:val="en-US"/>
        </w:rPr>
      </w:r>
      <w:r w:rsidR="004E693F" w:rsidRPr="00B40826">
        <w:rPr>
          <w:rFonts w:ascii="Palatino Linotype" w:hAnsi="Palatino Linotype" w:cs="Times New Roman"/>
          <w:sz w:val="20"/>
          <w:lang w:val="en-US"/>
        </w:rPr>
        <w:fldChar w:fldCharType="separate"/>
      </w:r>
      <w:r w:rsidR="00B4446D" w:rsidRPr="00B40826">
        <w:rPr>
          <w:rFonts w:ascii="Palatino Linotype" w:hAnsi="Palatino Linotype" w:cs="Times New Roman"/>
          <w:noProof/>
          <w:sz w:val="20"/>
          <w:lang w:val="en-US"/>
        </w:rPr>
        <w:t>(3)</w:t>
      </w:r>
      <w:r w:rsidR="004E693F" w:rsidRPr="00B40826">
        <w:rPr>
          <w:rFonts w:ascii="Palatino Linotype" w:hAnsi="Palatino Linotype" w:cs="Times New Roman"/>
          <w:sz w:val="20"/>
          <w:lang w:val="en-US"/>
        </w:rPr>
        <w:fldChar w:fldCharType="end"/>
      </w:r>
      <w:r w:rsidR="009E776C" w:rsidRPr="00B40826">
        <w:rPr>
          <w:rFonts w:ascii="Palatino Linotype" w:hAnsi="Palatino Linotype" w:cs="Times New Roman"/>
          <w:sz w:val="20"/>
          <w:lang w:val="en-US"/>
        </w:rPr>
        <w:t xml:space="preserve"> </w:t>
      </w:r>
      <w:r w:rsidRPr="00B40826">
        <w:rPr>
          <w:rFonts w:ascii="Palatino Linotype" w:hAnsi="Palatino Linotype" w:cs="Times New Roman"/>
          <w:sz w:val="20"/>
          <w:lang w:val="en-US"/>
        </w:rPr>
        <w:t>(</w:t>
      </w:r>
      <w:r w:rsidR="00232C6F" w:rsidRPr="00B40826">
        <w:rPr>
          <w:rFonts w:ascii="Palatino Linotype" w:hAnsi="Palatino Linotype" w:cs="Times New Roman"/>
          <w:b/>
          <w:sz w:val="20"/>
          <w:lang w:val="en-US"/>
        </w:rPr>
        <w:t>Figure S</w:t>
      </w:r>
      <w:r w:rsidR="006F6FB3" w:rsidRPr="00B40826">
        <w:rPr>
          <w:rFonts w:ascii="Palatino Linotype" w:hAnsi="Palatino Linotype" w:cs="Times New Roman"/>
          <w:b/>
          <w:sz w:val="20"/>
          <w:lang w:val="en-US"/>
        </w:rPr>
        <w:t>1.</w:t>
      </w:r>
      <w:r w:rsidR="00232C6F" w:rsidRPr="00B40826">
        <w:rPr>
          <w:rFonts w:ascii="Palatino Linotype" w:hAnsi="Palatino Linotype" w:cs="Times New Roman"/>
          <w:b/>
          <w:sz w:val="20"/>
          <w:lang w:val="en-US"/>
        </w:rPr>
        <w:t>1</w:t>
      </w:r>
      <w:r w:rsidRPr="00B40826">
        <w:rPr>
          <w:rFonts w:ascii="Palatino Linotype" w:hAnsi="Palatino Linotype" w:cs="Times New Roman"/>
          <w:sz w:val="20"/>
          <w:lang w:val="en-US"/>
        </w:rPr>
        <w:t>).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 xml:space="preserve"> </w:t>
      </w:r>
      <w:r w:rsidR="00753E7B" w:rsidRPr="00B40826">
        <w:rPr>
          <w:rFonts w:ascii="Palatino Linotype" w:hAnsi="Palatino Linotype" w:cs="Times New Roman"/>
          <w:sz w:val="20"/>
          <w:lang w:val="en-US"/>
        </w:rPr>
        <w:t>Confirmed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 xml:space="preserve"> humpback </w:t>
      </w:r>
      <w:r w:rsidR="00753E7B" w:rsidRPr="00B40826">
        <w:rPr>
          <w:rFonts w:ascii="Palatino Linotype" w:hAnsi="Palatino Linotype" w:cs="Times New Roman"/>
          <w:sz w:val="20"/>
          <w:lang w:val="en-US"/>
        </w:rPr>
        <w:t xml:space="preserve">whale song 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 xml:space="preserve">detections </w:t>
      </w:r>
      <w:r w:rsidR="002A2F2D">
        <w:rPr>
          <w:rFonts w:ascii="Palatino Linotype" w:hAnsi="Palatino Linotype" w:cs="Times New Roman"/>
          <w:sz w:val="20"/>
          <w:lang w:val="en-US"/>
        </w:rPr>
        <w:t>occurred</w:t>
      </w:r>
      <w:r w:rsidR="00B313BC">
        <w:rPr>
          <w:rFonts w:ascii="Palatino Linotype" w:hAnsi="Palatino Linotype" w:cs="Times New Roman"/>
          <w:sz w:val="20"/>
          <w:lang w:val="en-US"/>
        </w:rPr>
        <w:t xml:space="preserve"> during 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>June</w:t>
      </w:r>
      <w:r w:rsidR="00B313BC">
        <w:rPr>
          <w:rFonts w:ascii="Palatino Linotype" w:hAnsi="Palatino Linotype" w:cs="Times New Roman"/>
          <w:sz w:val="20"/>
          <w:lang w:val="en-US"/>
        </w:rPr>
        <w:t xml:space="preserve">, July 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>and August (</w:t>
      </w:r>
      <w:r w:rsidR="006F6FB3" w:rsidRPr="00B40826">
        <w:rPr>
          <w:rFonts w:ascii="Palatino Linotype" w:hAnsi="Palatino Linotype" w:cs="Times New Roman"/>
          <w:b/>
          <w:sz w:val="20"/>
          <w:lang w:val="en-US"/>
        </w:rPr>
        <w:t>Figure S1.1</w:t>
      </w:r>
      <w:r w:rsidR="006F6FB3" w:rsidRPr="00B40826">
        <w:rPr>
          <w:rFonts w:ascii="Palatino Linotype" w:hAnsi="Palatino Linotype" w:cs="Times New Roman"/>
          <w:sz w:val="20"/>
          <w:lang w:val="en-US"/>
        </w:rPr>
        <w:t>).</w:t>
      </w:r>
    </w:p>
    <w:p w14:paraId="544F5278" w14:textId="77777777" w:rsidR="0075361B" w:rsidRDefault="0075361B" w:rsidP="0075361B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021BB58A" w14:textId="23808BD6" w:rsidR="0075361B" w:rsidRDefault="00F93474" w:rsidP="003109C2">
      <w:pPr>
        <w:spacing w:line="360" w:lineRule="auto"/>
        <w:jc w:val="center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lastRenderedPageBreak/>
        <w:drawing>
          <wp:inline distT="0" distB="0" distL="0" distR="0" wp14:anchorId="15815741" wp14:editId="0F25A079">
            <wp:extent cx="5731510" cy="295656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AMGuard detections.bmp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1216"/>
                    <a:stretch/>
                  </pic:blipFill>
                  <pic:spPr bwMode="auto">
                    <a:xfrm>
                      <a:off x="0" y="0"/>
                      <a:ext cx="5731510" cy="29565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1030D7" w14:textId="2C4181E5" w:rsidR="0075361B" w:rsidRPr="00B40826" w:rsidRDefault="00232C6F" w:rsidP="0075361B">
      <w:pPr>
        <w:spacing w:line="360" w:lineRule="auto"/>
        <w:jc w:val="center"/>
        <w:rPr>
          <w:rFonts w:ascii="Palatino Linotype" w:hAnsi="Palatino Linotype" w:cs="Times New Roman"/>
          <w:sz w:val="20"/>
          <w:szCs w:val="24"/>
          <w:lang w:val="en-US"/>
        </w:rPr>
      </w:pPr>
      <w:r w:rsidRPr="00B40826">
        <w:rPr>
          <w:rFonts w:ascii="Palatino Linotype" w:hAnsi="Palatino Linotype" w:cs="Times New Roman"/>
          <w:b/>
          <w:sz w:val="20"/>
          <w:lang w:val="en-US"/>
        </w:rPr>
        <w:t>Figure S1</w:t>
      </w:r>
      <w:r w:rsidR="006F6FB3" w:rsidRPr="00B40826">
        <w:rPr>
          <w:rFonts w:ascii="Palatino Linotype" w:hAnsi="Palatino Linotype" w:cs="Times New Roman"/>
          <w:b/>
          <w:sz w:val="20"/>
          <w:lang w:val="en-US"/>
        </w:rPr>
        <w:t>.1</w:t>
      </w:r>
      <w:r w:rsidR="0075361B" w:rsidRPr="00B40826">
        <w:rPr>
          <w:rFonts w:ascii="Palatino Linotype" w:hAnsi="Palatino Linotype" w:cs="Times New Roman"/>
          <w:sz w:val="20"/>
          <w:lang w:val="en-US"/>
        </w:rPr>
        <w:t xml:space="preserve">. Raw outputs of the </w:t>
      </w:r>
      <w:proofErr w:type="spellStart"/>
      <w:r w:rsidR="0075361B" w:rsidRPr="00B40826">
        <w:rPr>
          <w:rFonts w:ascii="Palatino Linotype" w:hAnsi="Palatino Linotype" w:cs="Times New Roman"/>
          <w:sz w:val="20"/>
          <w:lang w:val="en-US"/>
        </w:rPr>
        <w:t>PAMGuard</w:t>
      </w:r>
      <w:proofErr w:type="spellEnd"/>
      <w:r w:rsidR="0075361B" w:rsidRPr="00B40826">
        <w:rPr>
          <w:rFonts w:ascii="Palatino Linotype" w:hAnsi="Palatino Linotype" w:cs="Times New Roman"/>
          <w:sz w:val="20"/>
          <w:lang w:val="en-US"/>
        </w:rPr>
        <w:t xml:space="preserve"> whistle and moan detector for the four </w:t>
      </w:r>
      <w:r w:rsidR="00C07C8C" w:rsidRPr="00B40826">
        <w:rPr>
          <w:rFonts w:ascii="Palatino Linotype" w:hAnsi="Palatino Linotype" w:cs="Times New Roman"/>
          <w:sz w:val="20"/>
          <w:lang w:val="en-US"/>
        </w:rPr>
        <w:t xml:space="preserve">central New Zealand </w:t>
      </w:r>
      <w:r w:rsidR="0075361B" w:rsidRPr="00B40826">
        <w:rPr>
          <w:rFonts w:ascii="Palatino Linotype" w:hAnsi="Palatino Linotype" w:cs="Times New Roman"/>
          <w:sz w:val="20"/>
          <w:lang w:val="en-US"/>
        </w:rPr>
        <w:t>recording locations</w:t>
      </w:r>
      <w:r w:rsidR="00C07C8C" w:rsidRPr="00B40826">
        <w:rPr>
          <w:rFonts w:ascii="Palatino Linotype" w:hAnsi="Palatino Linotype" w:cs="Times New Roman"/>
          <w:sz w:val="20"/>
          <w:lang w:val="en-US"/>
        </w:rPr>
        <w:t xml:space="preserve"> in 2016</w:t>
      </w:r>
      <w:r w:rsidR="0075361B" w:rsidRPr="00B40826">
        <w:rPr>
          <w:rFonts w:ascii="Palatino Linotype" w:hAnsi="Palatino Linotype" w:cs="Times New Roman"/>
          <w:sz w:val="20"/>
          <w:lang w:val="en-US"/>
        </w:rPr>
        <w:t xml:space="preserve">. Grey blocks indicate times when the acoustic recorders were not deployed. Detections overlaid with red boxes indicate </w:t>
      </w:r>
      <w:r w:rsidR="0075361B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periods of seismic </w:t>
      </w:r>
      <w:r w:rsidR="00C07C8C" w:rsidRPr="00B40826">
        <w:rPr>
          <w:rFonts w:ascii="Palatino Linotype" w:hAnsi="Palatino Linotype" w:cs="Times New Roman"/>
          <w:sz w:val="20"/>
          <w:szCs w:val="24"/>
          <w:lang w:val="en-US"/>
        </w:rPr>
        <w:t>survey</w:t>
      </w:r>
      <w:r w:rsidR="0075361B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 activity that resulted in false detections. Detections overlaid with a blue box indicate Antarctic minke whale </w:t>
      </w:r>
      <w:proofErr w:type="spellStart"/>
      <w:r w:rsidR="0075361B" w:rsidRPr="00B40826">
        <w:rPr>
          <w:rFonts w:ascii="Palatino Linotype" w:hAnsi="Palatino Linotype" w:cs="Times New Roman"/>
          <w:sz w:val="20"/>
          <w:szCs w:val="24"/>
          <w:lang w:val="en-US"/>
        </w:rPr>
        <w:t>vocalisations</w:t>
      </w:r>
      <w:proofErr w:type="spellEnd"/>
      <w:r w:rsidR="0075361B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 that resulted in false detections.</w:t>
      </w:r>
      <w:r w:rsidR="009E776C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 Detections of humpback whale song are overlaid in green, and a verified </w:t>
      </w:r>
      <w:r w:rsidR="00DF3DE2" w:rsidRPr="00B40826">
        <w:rPr>
          <w:rFonts w:ascii="Palatino Linotype" w:hAnsi="Palatino Linotype" w:cs="Times New Roman"/>
          <w:sz w:val="20"/>
          <w:szCs w:val="24"/>
          <w:lang w:val="en-US"/>
        </w:rPr>
        <w:t>plot of these detections is provided in Figure 2</w:t>
      </w:r>
      <w:r w:rsidR="00902E27">
        <w:rPr>
          <w:rFonts w:ascii="Palatino Linotype" w:hAnsi="Palatino Linotype" w:cs="Times New Roman"/>
          <w:sz w:val="20"/>
          <w:szCs w:val="24"/>
          <w:lang w:val="en-US"/>
        </w:rPr>
        <w:t xml:space="preserve"> of the manuscript</w:t>
      </w:r>
      <w:r w:rsidR="00DF3DE2" w:rsidRPr="00B40826">
        <w:rPr>
          <w:rFonts w:ascii="Palatino Linotype" w:hAnsi="Palatino Linotype" w:cs="Times New Roman"/>
          <w:sz w:val="20"/>
          <w:szCs w:val="24"/>
          <w:lang w:val="en-US"/>
        </w:rPr>
        <w:t>.</w:t>
      </w:r>
      <w:r w:rsidR="00E054DA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 </w:t>
      </w:r>
      <w:r w:rsidR="00DF3DE2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Small numbers of </w:t>
      </w:r>
      <w:r w:rsidR="00986D13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false song </w:t>
      </w:r>
      <w:r w:rsidR="00DF3DE2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detections were made throughout </w:t>
      </w:r>
      <w:r w:rsidR="00E654FA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the </w:t>
      </w:r>
      <w:r w:rsidR="00DF3DE2" w:rsidRPr="00B40826">
        <w:rPr>
          <w:rFonts w:ascii="Palatino Linotype" w:hAnsi="Palatino Linotype" w:cs="Times New Roman"/>
          <w:sz w:val="20"/>
          <w:szCs w:val="24"/>
          <w:lang w:val="en-US"/>
        </w:rPr>
        <w:t>recording periods with no obvious cause</w:t>
      </w:r>
      <w:r w:rsidR="00F56FBC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 (e.g.</w:t>
      </w:r>
      <w:r w:rsidR="00721232" w:rsidRPr="00B40826">
        <w:rPr>
          <w:rFonts w:ascii="Palatino Linotype" w:hAnsi="Palatino Linotype" w:cs="Times New Roman"/>
          <w:sz w:val="20"/>
          <w:szCs w:val="24"/>
          <w:lang w:val="en-US"/>
        </w:rPr>
        <w:t>,</w:t>
      </w:r>
      <w:r w:rsidR="00F56FBC" w:rsidRPr="00B40826">
        <w:rPr>
          <w:rFonts w:ascii="Palatino Linotype" w:hAnsi="Palatino Linotype" w:cs="Times New Roman"/>
          <w:sz w:val="20"/>
          <w:szCs w:val="24"/>
          <w:lang w:val="en-US"/>
        </w:rPr>
        <w:t xml:space="preserve"> September at Wairarapa)</w:t>
      </w:r>
      <w:r w:rsidR="00DF3DE2" w:rsidRPr="00B40826">
        <w:rPr>
          <w:rFonts w:ascii="Palatino Linotype" w:hAnsi="Palatino Linotype" w:cs="Times New Roman"/>
          <w:sz w:val="20"/>
          <w:szCs w:val="24"/>
          <w:lang w:val="en-US"/>
        </w:rPr>
        <w:t>.</w:t>
      </w:r>
    </w:p>
    <w:p w14:paraId="26E8133B" w14:textId="77777777" w:rsidR="006F6FB3" w:rsidRPr="006303E0" w:rsidRDefault="006F6FB3" w:rsidP="0075361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42EB3C7" w14:textId="5C9A6B23" w:rsidR="006277F2" w:rsidRDefault="006277F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FE457E6" w14:textId="3B963EA5" w:rsidR="006303E0" w:rsidRDefault="00A6321F" w:rsidP="006303E0">
      <w:pPr>
        <w:spacing w:line="360" w:lineRule="auto"/>
        <w:ind w:firstLine="720"/>
        <w:jc w:val="both"/>
        <w:rPr>
          <w:rFonts w:ascii="Palatino Linotype" w:hAnsi="Palatino Linotype" w:cs="Times New Roman"/>
          <w:b/>
          <w:sz w:val="20"/>
          <w:u w:val="single"/>
          <w:lang w:val="en-US"/>
        </w:rPr>
      </w:pPr>
      <w:r w:rsidRPr="00B40826">
        <w:rPr>
          <w:rFonts w:ascii="Palatino Linotype" w:hAnsi="Palatino Linotype" w:cs="Times New Roman"/>
          <w:b/>
          <w:sz w:val="20"/>
          <w:u w:val="single"/>
          <w:lang w:val="en-US"/>
        </w:rPr>
        <w:lastRenderedPageBreak/>
        <w:t xml:space="preserve">S2. </w:t>
      </w:r>
      <w:r w:rsidR="006303E0" w:rsidRPr="00B40826">
        <w:rPr>
          <w:rFonts w:ascii="Palatino Linotype" w:hAnsi="Palatino Linotype" w:cs="Times New Roman"/>
          <w:b/>
          <w:sz w:val="20"/>
          <w:u w:val="single"/>
          <w:lang w:val="en-US"/>
        </w:rPr>
        <w:t>Consistency of unit classification</w:t>
      </w:r>
    </w:p>
    <w:p w14:paraId="0B25D7F2" w14:textId="4DDB47ED" w:rsidR="00DA6205" w:rsidRDefault="00DA6205" w:rsidP="00BD37CB">
      <w:pPr>
        <w:spacing w:line="360" w:lineRule="auto"/>
        <w:jc w:val="both"/>
        <w:rPr>
          <w:rFonts w:ascii="Palatino Linotype" w:hAnsi="Palatino Linotype" w:cs="Times New Roman"/>
          <w:b/>
          <w:sz w:val="20"/>
          <w:lang w:val="en-US"/>
        </w:rPr>
      </w:pPr>
      <w:r>
        <w:rPr>
          <w:rFonts w:ascii="Palatino Linotype" w:hAnsi="Palatino Linotype" w:cs="Times New Roman"/>
          <w:b/>
          <w:sz w:val="20"/>
          <w:szCs w:val="24"/>
        </w:rPr>
        <w:t>Table S2</w:t>
      </w:r>
      <w:r w:rsidRPr="00B40826">
        <w:rPr>
          <w:rFonts w:ascii="Palatino Linotype" w:hAnsi="Palatino Linotype" w:cs="Times New Roman"/>
          <w:b/>
          <w:sz w:val="20"/>
          <w:szCs w:val="24"/>
        </w:rPr>
        <w:t>.</w:t>
      </w:r>
      <w:r>
        <w:rPr>
          <w:rFonts w:ascii="Palatino Linotype" w:hAnsi="Palatino Linotype" w:cs="Times New Roman"/>
          <w:b/>
          <w:sz w:val="20"/>
          <w:szCs w:val="24"/>
        </w:rPr>
        <w:t>1</w:t>
      </w:r>
      <w:r w:rsidRPr="00B40826">
        <w:rPr>
          <w:rFonts w:ascii="Palatino Linotype" w:hAnsi="Palatino Linotype" w:cs="Times New Roman"/>
          <w:b/>
          <w:sz w:val="20"/>
          <w:szCs w:val="24"/>
        </w:rPr>
        <w:t xml:space="preserve">. </w:t>
      </w:r>
      <w:r w:rsidR="00A92DF5">
        <w:rPr>
          <w:rFonts w:ascii="Palatino Linotype" w:hAnsi="Palatino Linotype" w:cs="Times New Roman"/>
          <w:sz w:val="20"/>
          <w:szCs w:val="24"/>
        </w:rPr>
        <w:t>All song units qualitatively described during transcription of the New Zealand, New Caledonia and East Australia songs</w:t>
      </w:r>
      <w:r w:rsidRPr="00B40826">
        <w:rPr>
          <w:rFonts w:ascii="Palatino Linotype" w:hAnsi="Palatino Linotype" w:cs="Times New Roman"/>
          <w:sz w:val="20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DA6205" w:rsidRPr="00B40826" w14:paraId="534EADCB" w14:textId="77777777" w:rsidTr="00C23A0F">
        <w:tc>
          <w:tcPr>
            <w:tcW w:w="4508" w:type="dxa"/>
          </w:tcPr>
          <w:p w14:paraId="76294C43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b/>
                <w:sz w:val="18"/>
                <w:szCs w:val="20"/>
                <w:lang w:val="en-US"/>
              </w:rPr>
              <w:t>Unit short code</w:t>
            </w:r>
          </w:p>
        </w:tc>
        <w:tc>
          <w:tcPr>
            <w:tcW w:w="4508" w:type="dxa"/>
          </w:tcPr>
          <w:p w14:paraId="295F97C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b/>
                <w:sz w:val="18"/>
                <w:szCs w:val="20"/>
                <w:lang w:val="en-US"/>
              </w:rPr>
              <w:t>Full unit name</w:t>
            </w:r>
          </w:p>
        </w:tc>
      </w:tr>
      <w:tr w:rsidR="00DA6205" w:rsidRPr="00B40826" w14:paraId="6F2017E4" w14:textId="77777777" w:rsidTr="00C23A0F">
        <w:tc>
          <w:tcPr>
            <w:tcW w:w="4508" w:type="dxa"/>
          </w:tcPr>
          <w:p w14:paraId="0C6E324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gr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7A8C302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ascending groan</w:t>
            </w:r>
          </w:p>
        </w:tc>
      </w:tr>
      <w:tr w:rsidR="00DA6205" w:rsidRPr="00B40826" w14:paraId="7ECA0A22" w14:textId="77777777" w:rsidTr="00C23A0F">
        <w:tc>
          <w:tcPr>
            <w:tcW w:w="4508" w:type="dxa"/>
          </w:tcPr>
          <w:p w14:paraId="3D4169DC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gr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</w:t>
            </w:r>
          </w:p>
        </w:tc>
        <w:tc>
          <w:tcPr>
            <w:tcW w:w="4508" w:type="dxa"/>
          </w:tcPr>
          <w:p w14:paraId="1186E34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ascending groan</w:t>
            </w:r>
          </w:p>
        </w:tc>
      </w:tr>
      <w:tr w:rsidR="00DA6205" w:rsidRPr="00B40826" w14:paraId="03545CD5" w14:textId="77777777" w:rsidTr="00C23A0F">
        <w:tc>
          <w:tcPr>
            <w:tcW w:w="4508" w:type="dxa"/>
          </w:tcPr>
          <w:p w14:paraId="27F3B76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hm</w:t>
            </w:r>
            <w:proofErr w:type="spellEnd"/>
          </w:p>
        </w:tc>
        <w:tc>
          <w:tcPr>
            <w:tcW w:w="4508" w:type="dxa"/>
          </w:tcPr>
          <w:p w14:paraId="4BCFF0C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scending high moan</w:t>
            </w:r>
          </w:p>
        </w:tc>
      </w:tr>
      <w:tr w:rsidR="00DA6205" w:rsidRPr="00B40826" w14:paraId="575DE6C4" w14:textId="77777777" w:rsidTr="00C23A0F">
        <w:tc>
          <w:tcPr>
            <w:tcW w:w="4508" w:type="dxa"/>
          </w:tcPr>
          <w:p w14:paraId="567A11B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hs</w:t>
            </w:r>
          </w:p>
        </w:tc>
        <w:tc>
          <w:tcPr>
            <w:tcW w:w="4508" w:type="dxa"/>
          </w:tcPr>
          <w:p w14:paraId="2407B95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scending high shriek</w:t>
            </w:r>
          </w:p>
        </w:tc>
      </w:tr>
      <w:tr w:rsidR="00DA6205" w:rsidRPr="00B40826" w14:paraId="016F0F66" w14:textId="77777777" w:rsidTr="00C23A0F">
        <w:tc>
          <w:tcPr>
            <w:tcW w:w="4508" w:type="dxa"/>
          </w:tcPr>
          <w:p w14:paraId="486AD4D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hs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4573AAD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long 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scending high shriek</w:t>
            </w:r>
          </w:p>
        </w:tc>
      </w:tr>
      <w:tr w:rsidR="00DA6205" w:rsidRPr="00B40826" w14:paraId="705C7079" w14:textId="77777777" w:rsidTr="00C23A0F">
        <w:tc>
          <w:tcPr>
            <w:tcW w:w="4508" w:type="dxa"/>
          </w:tcPr>
          <w:p w14:paraId="1CAE5C2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</w:t>
            </w:r>
          </w:p>
        </w:tc>
        <w:tc>
          <w:tcPr>
            <w:tcW w:w="4508" w:type="dxa"/>
          </w:tcPr>
          <w:p w14:paraId="68110793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scending moan</w:t>
            </w:r>
          </w:p>
        </w:tc>
      </w:tr>
      <w:tr w:rsidR="00DA6205" w:rsidRPr="00B40826" w14:paraId="1EDA4753" w14:textId="77777777" w:rsidTr="00C23A0F">
        <w:tc>
          <w:tcPr>
            <w:tcW w:w="4508" w:type="dxa"/>
          </w:tcPr>
          <w:p w14:paraId="2553C0D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(l)</w:t>
            </w:r>
          </w:p>
        </w:tc>
        <w:tc>
          <w:tcPr>
            <w:tcW w:w="4508" w:type="dxa"/>
          </w:tcPr>
          <w:p w14:paraId="191A3E7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ascending moan</w:t>
            </w:r>
          </w:p>
        </w:tc>
      </w:tr>
      <w:tr w:rsidR="00DA6205" w:rsidRPr="00B40826" w14:paraId="66E34192" w14:textId="77777777" w:rsidTr="00C23A0F">
        <w:tc>
          <w:tcPr>
            <w:tcW w:w="4508" w:type="dxa"/>
          </w:tcPr>
          <w:p w14:paraId="36EEFF9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(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09CF0AF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ascending moan</w:t>
            </w:r>
          </w:p>
        </w:tc>
      </w:tr>
      <w:tr w:rsidR="00DA6205" w:rsidRPr="00B40826" w14:paraId="2C822CEA" w14:textId="77777777" w:rsidTr="00C23A0F">
        <w:tc>
          <w:tcPr>
            <w:tcW w:w="4508" w:type="dxa"/>
          </w:tcPr>
          <w:p w14:paraId="37577A92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(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(s)</w:t>
            </w:r>
          </w:p>
        </w:tc>
        <w:tc>
          <w:tcPr>
            <w:tcW w:w="4508" w:type="dxa"/>
          </w:tcPr>
          <w:p w14:paraId="3206088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short 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ascending moan</w:t>
            </w:r>
          </w:p>
        </w:tc>
      </w:tr>
      <w:tr w:rsidR="00DA6205" w:rsidRPr="00B40826" w14:paraId="0AA28DFE" w14:textId="77777777" w:rsidTr="00C23A0F">
        <w:tc>
          <w:tcPr>
            <w:tcW w:w="4508" w:type="dxa"/>
          </w:tcPr>
          <w:p w14:paraId="1901C8E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(s)</w:t>
            </w:r>
          </w:p>
        </w:tc>
        <w:tc>
          <w:tcPr>
            <w:tcW w:w="4508" w:type="dxa"/>
          </w:tcPr>
          <w:p w14:paraId="7484183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ascending moan</w:t>
            </w:r>
          </w:p>
        </w:tc>
      </w:tr>
      <w:tr w:rsidR="00DA6205" w:rsidRPr="00B40826" w14:paraId="38A1E737" w14:textId="77777777" w:rsidTr="00C23A0F">
        <w:tc>
          <w:tcPr>
            <w:tcW w:w="4508" w:type="dxa"/>
          </w:tcPr>
          <w:p w14:paraId="192DF4C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m</w:t>
            </w:r>
            <w:proofErr w:type="spellEnd"/>
          </w:p>
        </w:tc>
        <w:tc>
          <w:tcPr>
            <w:tcW w:w="4508" w:type="dxa"/>
          </w:tcPr>
          <w:p w14:paraId="13157122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scending modulated moan</w:t>
            </w:r>
          </w:p>
        </w:tc>
      </w:tr>
      <w:tr w:rsidR="00DA6205" w:rsidRPr="00B40826" w14:paraId="02B43EAD" w14:textId="77777777" w:rsidTr="00C23A0F">
        <w:tc>
          <w:tcPr>
            <w:tcW w:w="4508" w:type="dxa"/>
          </w:tcPr>
          <w:p w14:paraId="362FF5DC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amm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68F7BA5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ascending modulated moan</w:t>
            </w:r>
          </w:p>
        </w:tc>
      </w:tr>
      <w:tr w:rsidR="00DA6205" w:rsidRPr="00B40826" w14:paraId="1981A99C" w14:textId="77777777" w:rsidTr="00C23A0F">
        <w:tc>
          <w:tcPr>
            <w:tcW w:w="4508" w:type="dxa"/>
          </w:tcPr>
          <w:p w14:paraId="57D5269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</w:t>
            </w:r>
            <w:proofErr w:type="spellEnd"/>
          </w:p>
        </w:tc>
        <w:tc>
          <w:tcPr>
            <w:tcW w:w="4508" w:type="dxa"/>
          </w:tcPr>
          <w:p w14:paraId="27378F5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rk</w:t>
            </w:r>
          </w:p>
        </w:tc>
      </w:tr>
      <w:tr w:rsidR="00DA6205" w:rsidRPr="00B40826" w14:paraId="6B5C9DB8" w14:textId="77777777" w:rsidTr="00C23A0F">
        <w:tc>
          <w:tcPr>
            <w:tcW w:w="4508" w:type="dxa"/>
          </w:tcPr>
          <w:p w14:paraId="1E548C5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-hm</w:t>
            </w:r>
            <w:proofErr w:type="spellEnd"/>
          </w:p>
        </w:tc>
        <w:tc>
          <w:tcPr>
            <w:tcW w:w="4508" w:type="dxa"/>
          </w:tcPr>
          <w:p w14:paraId="2C98575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rk into high moan</w:t>
            </w:r>
          </w:p>
        </w:tc>
      </w:tr>
      <w:tr w:rsidR="00DA6205" w:rsidRPr="00B40826" w14:paraId="5E9EED3B" w14:textId="77777777" w:rsidTr="00C23A0F">
        <w:tc>
          <w:tcPr>
            <w:tcW w:w="4508" w:type="dxa"/>
          </w:tcPr>
          <w:p w14:paraId="5B1B7D4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-w</w:t>
            </w:r>
          </w:p>
        </w:tc>
        <w:tc>
          <w:tcPr>
            <w:tcW w:w="4508" w:type="dxa"/>
          </w:tcPr>
          <w:p w14:paraId="48A0DF2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rk into whoop</w:t>
            </w:r>
          </w:p>
        </w:tc>
      </w:tr>
      <w:tr w:rsidR="00DA6205" w:rsidRPr="00B40826" w14:paraId="5C7ED191" w14:textId="77777777" w:rsidTr="00C23A0F">
        <w:tc>
          <w:tcPr>
            <w:tcW w:w="4508" w:type="dxa"/>
          </w:tcPr>
          <w:p w14:paraId="11FFE48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ba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20EDC3D7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bark</w:t>
            </w:r>
          </w:p>
        </w:tc>
      </w:tr>
      <w:tr w:rsidR="00DA6205" w:rsidRPr="00B40826" w14:paraId="1D191911" w14:textId="77777777" w:rsidTr="00C23A0F">
        <w:tc>
          <w:tcPr>
            <w:tcW w:w="4508" w:type="dxa"/>
          </w:tcPr>
          <w:p w14:paraId="083A85F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chug(l)</w:t>
            </w:r>
          </w:p>
        </w:tc>
        <w:tc>
          <w:tcPr>
            <w:tcW w:w="4508" w:type="dxa"/>
          </w:tcPr>
          <w:p w14:paraId="48310EF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chug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-type sound</w:t>
            </w:r>
          </w:p>
        </w:tc>
      </w:tr>
      <w:tr w:rsidR="00DA6205" w:rsidRPr="00B40826" w14:paraId="2DEC37B0" w14:textId="77777777" w:rsidTr="00C23A0F">
        <w:tc>
          <w:tcPr>
            <w:tcW w:w="4508" w:type="dxa"/>
          </w:tcPr>
          <w:p w14:paraId="66E35F2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gr</w:t>
            </w:r>
            <w:proofErr w:type="spellEnd"/>
          </w:p>
        </w:tc>
        <w:tc>
          <w:tcPr>
            <w:tcW w:w="4508" w:type="dxa"/>
          </w:tcPr>
          <w:p w14:paraId="3BC5CA3C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groan</w:t>
            </w:r>
          </w:p>
        </w:tc>
      </w:tr>
      <w:tr w:rsidR="00DA6205" w:rsidRPr="00B40826" w14:paraId="186A8E84" w14:textId="77777777" w:rsidTr="00C23A0F">
        <w:tc>
          <w:tcPr>
            <w:tcW w:w="4508" w:type="dxa"/>
          </w:tcPr>
          <w:p w14:paraId="5A21373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gr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</w:t>
            </w:r>
          </w:p>
        </w:tc>
        <w:tc>
          <w:tcPr>
            <w:tcW w:w="4508" w:type="dxa"/>
          </w:tcPr>
          <w:p w14:paraId="475163B2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short 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groan</w:t>
            </w:r>
          </w:p>
        </w:tc>
      </w:tr>
      <w:tr w:rsidR="00DA6205" w:rsidRPr="00B40826" w14:paraId="6C4C9525" w14:textId="77777777" w:rsidTr="00C23A0F">
        <w:tc>
          <w:tcPr>
            <w:tcW w:w="4508" w:type="dxa"/>
          </w:tcPr>
          <w:p w14:paraId="4AEA122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hs</w:t>
            </w:r>
            <w:proofErr w:type="spellEnd"/>
          </w:p>
        </w:tc>
        <w:tc>
          <w:tcPr>
            <w:tcW w:w="4508" w:type="dxa"/>
          </w:tcPr>
          <w:p w14:paraId="10C8395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high shriek</w:t>
            </w:r>
          </w:p>
        </w:tc>
      </w:tr>
      <w:tr w:rsidR="00DA6205" w:rsidRPr="00B40826" w14:paraId="37A33CA6" w14:textId="77777777" w:rsidTr="00C23A0F">
        <w:tc>
          <w:tcPr>
            <w:tcW w:w="4508" w:type="dxa"/>
          </w:tcPr>
          <w:p w14:paraId="5102A4C7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m</w:t>
            </w:r>
            <w:proofErr w:type="spellEnd"/>
          </w:p>
        </w:tc>
        <w:tc>
          <w:tcPr>
            <w:tcW w:w="4508" w:type="dxa"/>
          </w:tcPr>
          <w:p w14:paraId="6D783557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moan</w:t>
            </w:r>
          </w:p>
        </w:tc>
      </w:tr>
      <w:tr w:rsidR="00DA6205" w:rsidRPr="00B40826" w14:paraId="48A2071A" w14:textId="77777777" w:rsidTr="00C23A0F">
        <w:tc>
          <w:tcPr>
            <w:tcW w:w="4508" w:type="dxa"/>
          </w:tcPr>
          <w:p w14:paraId="0C5A717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m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04BFAED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long 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moan</w:t>
            </w:r>
          </w:p>
        </w:tc>
      </w:tr>
      <w:tr w:rsidR="00DA6205" w:rsidRPr="00B40826" w14:paraId="4B932F15" w14:textId="77777777" w:rsidTr="00C23A0F">
        <w:tc>
          <w:tcPr>
            <w:tcW w:w="4508" w:type="dxa"/>
          </w:tcPr>
          <w:p w14:paraId="0AF74A5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m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</w:t>
            </w:r>
          </w:p>
        </w:tc>
        <w:tc>
          <w:tcPr>
            <w:tcW w:w="4508" w:type="dxa"/>
          </w:tcPr>
          <w:p w14:paraId="4BEC841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short 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moan</w:t>
            </w:r>
          </w:p>
        </w:tc>
      </w:tr>
      <w:tr w:rsidR="00DA6205" w:rsidRPr="00B40826" w14:paraId="6DDD997E" w14:textId="77777777" w:rsidTr="00C23A0F">
        <w:tc>
          <w:tcPr>
            <w:tcW w:w="4508" w:type="dxa"/>
          </w:tcPr>
          <w:p w14:paraId="6882073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mm</w:t>
            </w:r>
            <w:proofErr w:type="spellEnd"/>
          </w:p>
        </w:tc>
        <w:tc>
          <w:tcPr>
            <w:tcW w:w="4508" w:type="dxa"/>
          </w:tcPr>
          <w:p w14:paraId="5F5C2AA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escending modulated moan</w:t>
            </w:r>
          </w:p>
        </w:tc>
      </w:tr>
      <w:tr w:rsidR="00DA6205" w:rsidRPr="00B40826" w14:paraId="3D01B9E0" w14:textId="77777777" w:rsidTr="00C23A0F">
        <w:tc>
          <w:tcPr>
            <w:tcW w:w="4508" w:type="dxa"/>
          </w:tcPr>
          <w:p w14:paraId="69565987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</w:t>
            </w:r>
          </w:p>
        </w:tc>
        <w:tc>
          <w:tcPr>
            <w:tcW w:w="4508" w:type="dxa"/>
          </w:tcPr>
          <w:p w14:paraId="30B5797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oan</w:t>
            </w:r>
          </w:p>
        </w:tc>
      </w:tr>
      <w:tr w:rsidR="00DA6205" w:rsidRPr="00B40826" w14:paraId="21F8AAF5" w14:textId="77777777" w:rsidTr="00C23A0F">
        <w:tc>
          <w:tcPr>
            <w:tcW w:w="4508" w:type="dxa"/>
          </w:tcPr>
          <w:p w14:paraId="0644929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-m(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0FB8073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groan into 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moan</w:t>
            </w:r>
          </w:p>
        </w:tc>
      </w:tr>
      <w:tr w:rsidR="00DA6205" w:rsidRPr="00B40826" w14:paraId="743B1AF3" w14:textId="77777777" w:rsidTr="00C23A0F">
        <w:tc>
          <w:tcPr>
            <w:tcW w:w="4508" w:type="dxa"/>
          </w:tcPr>
          <w:p w14:paraId="5BC34FC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-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uws</w:t>
            </w:r>
            <w:proofErr w:type="spellEnd"/>
          </w:p>
        </w:tc>
        <w:tc>
          <w:tcPr>
            <w:tcW w:w="4508" w:type="dxa"/>
          </w:tcPr>
          <w:p w14:paraId="6ED81F7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oan into U-shaped whistle</w:t>
            </w:r>
          </w:p>
        </w:tc>
      </w:tr>
      <w:tr w:rsidR="00DA6205" w:rsidRPr="00B40826" w14:paraId="50786FAE" w14:textId="77777777" w:rsidTr="00C23A0F">
        <w:tc>
          <w:tcPr>
            <w:tcW w:w="4508" w:type="dxa"/>
          </w:tcPr>
          <w:p w14:paraId="1A85C182" w14:textId="77777777" w:rsidR="00DA620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(l)</w:t>
            </w:r>
          </w:p>
        </w:tc>
        <w:tc>
          <w:tcPr>
            <w:tcW w:w="4508" w:type="dxa"/>
          </w:tcPr>
          <w:p w14:paraId="185D5AF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groan</w:t>
            </w:r>
          </w:p>
        </w:tc>
      </w:tr>
      <w:tr w:rsidR="00DA6205" w:rsidRPr="00B40826" w14:paraId="06A027EE" w14:textId="77777777" w:rsidTr="00C23A0F">
        <w:tc>
          <w:tcPr>
            <w:tcW w:w="4508" w:type="dxa"/>
          </w:tcPr>
          <w:p w14:paraId="376142E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(s)</w:t>
            </w:r>
          </w:p>
        </w:tc>
        <w:tc>
          <w:tcPr>
            <w:tcW w:w="4508" w:type="dxa"/>
          </w:tcPr>
          <w:p w14:paraId="29503F7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an</w:t>
            </w:r>
          </w:p>
        </w:tc>
      </w:tr>
      <w:tr w:rsidR="00DA6205" w:rsidRPr="00B40826" w14:paraId="2271BB7D" w14:textId="77777777" w:rsidTr="00C23A0F">
        <w:tc>
          <w:tcPr>
            <w:tcW w:w="4508" w:type="dxa"/>
          </w:tcPr>
          <w:p w14:paraId="49288B8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(s)-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hm</w:t>
            </w:r>
            <w:proofErr w:type="spellEnd"/>
          </w:p>
        </w:tc>
        <w:tc>
          <w:tcPr>
            <w:tcW w:w="4508" w:type="dxa"/>
          </w:tcPr>
          <w:p w14:paraId="337ECC5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an into descending high moan</w:t>
            </w:r>
          </w:p>
        </w:tc>
      </w:tr>
      <w:tr w:rsidR="00DA6205" w:rsidRPr="00B40826" w14:paraId="458E20EB" w14:textId="77777777" w:rsidTr="00C23A0F">
        <w:tc>
          <w:tcPr>
            <w:tcW w:w="4508" w:type="dxa"/>
          </w:tcPr>
          <w:p w14:paraId="00325F6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(s)-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m</w:t>
            </w:r>
            <w:proofErr w:type="spellEnd"/>
          </w:p>
        </w:tc>
        <w:tc>
          <w:tcPr>
            <w:tcW w:w="4508" w:type="dxa"/>
          </w:tcPr>
          <w:p w14:paraId="27821C8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an into descending moan</w:t>
            </w:r>
          </w:p>
        </w:tc>
      </w:tr>
      <w:tr w:rsidR="00DA6205" w:rsidRPr="00B40826" w14:paraId="5906395E" w14:textId="77777777" w:rsidTr="00C23A0F">
        <w:tc>
          <w:tcPr>
            <w:tcW w:w="4508" w:type="dxa"/>
          </w:tcPr>
          <w:p w14:paraId="7891BB7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(s)-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w</w:t>
            </w:r>
            <w:proofErr w:type="spellEnd"/>
          </w:p>
        </w:tc>
        <w:tc>
          <w:tcPr>
            <w:tcW w:w="4508" w:type="dxa"/>
          </w:tcPr>
          <w:p w14:paraId="09D20493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an into descending whistle</w:t>
            </w:r>
          </w:p>
        </w:tc>
      </w:tr>
      <w:tr w:rsidR="00DA6205" w:rsidRPr="00B40826" w14:paraId="651ACA61" w14:textId="77777777" w:rsidTr="00C23A0F">
        <w:tc>
          <w:tcPr>
            <w:tcW w:w="4508" w:type="dxa"/>
          </w:tcPr>
          <w:p w14:paraId="5ED3AD4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lastRenderedPageBreak/>
              <w:t>gr(s)-mw</w:t>
            </w:r>
          </w:p>
        </w:tc>
        <w:tc>
          <w:tcPr>
            <w:tcW w:w="4508" w:type="dxa"/>
          </w:tcPr>
          <w:p w14:paraId="79AC613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an into modulated whistle</w:t>
            </w:r>
          </w:p>
        </w:tc>
      </w:tr>
      <w:tr w:rsidR="00DA6205" w:rsidRPr="00B40826" w14:paraId="59C281D7" w14:textId="77777777" w:rsidTr="00C23A0F">
        <w:tc>
          <w:tcPr>
            <w:tcW w:w="4508" w:type="dxa"/>
          </w:tcPr>
          <w:p w14:paraId="4FD2E30C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(s)-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uws</w:t>
            </w:r>
            <w:proofErr w:type="spellEnd"/>
          </w:p>
        </w:tc>
        <w:tc>
          <w:tcPr>
            <w:tcW w:w="4508" w:type="dxa"/>
          </w:tcPr>
          <w:p w14:paraId="685D2E3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an into U-shaped whistle</w:t>
            </w:r>
          </w:p>
        </w:tc>
      </w:tr>
      <w:tr w:rsidR="00DA6205" w:rsidRPr="00B40826" w14:paraId="3397A319" w14:textId="77777777" w:rsidTr="00C23A0F">
        <w:tc>
          <w:tcPr>
            <w:tcW w:w="4508" w:type="dxa"/>
          </w:tcPr>
          <w:p w14:paraId="15FC061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t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0082C3A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grunt</w:t>
            </w:r>
          </w:p>
        </w:tc>
      </w:tr>
      <w:tr w:rsidR="00DA6205" w:rsidRPr="00B40826" w14:paraId="7AB5E13E" w14:textId="77777777" w:rsidTr="00C23A0F">
        <w:tc>
          <w:tcPr>
            <w:tcW w:w="4508" w:type="dxa"/>
          </w:tcPr>
          <w:p w14:paraId="5B58C4F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w</w:t>
            </w:r>
            <w:proofErr w:type="spellEnd"/>
          </w:p>
        </w:tc>
        <w:tc>
          <w:tcPr>
            <w:tcW w:w="4508" w:type="dxa"/>
          </w:tcPr>
          <w:p w14:paraId="7789C0C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rowl</w:t>
            </w:r>
          </w:p>
        </w:tc>
      </w:tr>
      <w:tr w:rsidR="00DA6205" w:rsidRPr="00B40826" w14:paraId="2FB648D7" w14:textId="77777777" w:rsidTr="00C23A0F">
        <w:tc>
          <w:tcPr>
            <w:tcW w:w="4508" w:type="dxa"/>
          </w:tcPr>
          <w:p w14:paraId="2E8EFC0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w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3E67D07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growl</w:t>
            </w:r>
          </w:p>
        </w:tc>
      </w:tr>
      <w:tr w:rsidR="00DA6205" w:rsidRPr="00B40826" w14:paraId="642EC62A" w14:textId="77777777" w:rsidTr="00C23A0F">
        <w:tc>
          <w:tcPr>
            <w:tcW w:w="4508" w:type="dxa"/>
          </w:tcPr>
          <w:p w14:paraId="7F153C7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w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ow)</w:t>
            </w:r>
          </w:p>
        </w:tc>
        <w:tc>
          <w:tcPr>
            <w:tcW w:w="4508" w:type="dxa"/>
          </w:tcPr>
          <w:p w14:paraId="6CBE863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w growl</w:t>
            </w:r>
          </w:p>
        </w:tc>
      </w:tr>
      <w:tr w:rsidR="00DA6205" w:rsidRPr="00B40826" w14:paraId="7AE79EE6" w14:textId="77777777" w:rsidTr="00C23A0F">
        <w:tc>
          <w:tcPr>
            <w:tcW w:w="4508" w:type="dxa"/>
          </w:tcPr>
          <w:p w14:paraId="7175144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w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(l)</w:t>
            </w:r>
          </w:p>
        </w:tc>
        <w:tc>
          <w:tcPr>
            <w:tcW w:w="4508" w:type="dxa"/>
          </w:tcPr>
          <w:p w14:paraId="339875B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long 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growl</w:t>
            </w:r>
          </w:p>
        </w:tc>
      </w:tr>
      <w:tr w:rsidR="00DA6205" w:rsidRPr="00B40826" w14:paraId="41C58DCD" w14:textId="77777777" w:rsidTr="00C23A0F">
        <w:tc>
          <w:tcPr>
            <w:tcW w:w="4508" w:type="dxa"/>
          </w:tcPr>
          <w:p w14:paraId="22C7E613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gw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</w:t>
            </w:r>
          </w:p>
        </w:tc>
        <w:tc>
          <w:tcPr>
            <w:tcW w:w="4508" w:type="dxa"/>
          </w:tcPr>
          <w:p w14:paraId="69D23EF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growl</w:t>
            </w:r>
          </w:p>
        </w:tc>
      </w:tr>
      <w:tr w:rsidR="00DA6205" w:rsidRPr="00B40826" w14:paraId="44B36AF6" w14:textId="77777777" w:rsidTr="00C23A0F">
        <w:tc>
          <w:tcPr>
            <w:tcW w:w="4508" w:type="dxa"/>
          </w:tcPr>
          <w:p w14:paraId="52DDBAA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hs</w:t>
            </w:r>
            <w:proofErr w:type="spellEnd"/>
          </w:p>
        </w:tc>
        <w:tc>
          <w:tcPr>
            <w:tcW w:w="4508" w:type="dxa"/>
          </w:tcPr>
          <w:p w14:paraId="1F4F6A72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high shriek</w:t>
            </w:r>
          </w:p>
        </w:tc>
      </w:tr>
      <w:tr w:rsidR="00DA6205" w:rsidRPr="00B40826" w14:paraId="2DB1E8D7" w14:textId="77777777" w:rsidTr="00C23A0F">
        <w:tc>
          <w:tcPr>
            <w:tcW w:w="4508" w:type="dxa"/>
          </w:tcPr>
          <w:p w14:paraId="321B272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hs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56B9B71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high shriek</w:t>
            </w:r>
          </w:p>
        </w:tc>
      </w:tr>
      <w:tr w:rsidR="00DA6205" w:rsidRPr="00B40826" w14:paraId="6D53DA9E" w14:textId="77777777" w:rsidTr="00C23A0F">
        <w:tc>
          <w:tcPr>
            <w:tcW w:w="4508" w:type="dxa"/>
          </w:tcPr>
          <w:p w14:paraId="1D3E40C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hw</w:t>
            </w:r>
            <w:proofErr w:type="spellEnd"/>
          </w:p>
        </w:tc>
        <w:tc>
          <w:tcPr>
            <w:tcW w:w="4508" w:type="dxa"/>
          </w:tcPr>
          <w:p w14:paraId="7847960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high whistle</w:t>
            </w:r>
          </w:p>
        </w:tc>
      </w:tr>
      <w:tr w:rsidR="00DA6205" w:rsidRPr="00B40826" w14:paraId="36B06B3E" w14:textId="77777777" w:rsidTr="00C23A0F">
        <w:tc>
          <w:tcPr>
            <w:tcW w:w="4508" w:type="dxa"/>
          </w:tcPr>
          <w:p w14:paraId="44F6C94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</w:t>
            </w:r>
          </w:p>
        </w:tc>
        <w:tc>
          <w:tcPr>
            <w:tcW w:w="4508" w:type="dxa"/>
          </w:tcPr>
          <w:p w14:paraId="4A944F3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an</w:t>
            </w:r>
          </w:p>
        </w:tc>
      </w:tr>
      <w:tr w:rsidR="00DA6205" w:rsidRPr="00B40826" w14:paraId="566103D3" w14:textId="77777777" w:rsidTr="00C23A0F">
        <w:tc>
          <w:tcPr>
            <w:tcW w:w="4508" w:type="dxa"/>
          </w:tcPr>
          <w:p w14:paraId="290EF713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(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3E296DA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moan</w:t>
            </w:r>
          </w:p>
        </w:tc>
      </w:tr>
      <w:tr w:rsidR="00DA6205" w:rsidRPr="00B40826" w14:paraId="6B6D8172" w14:textId="77777777" w:rsidTr="00C23A0F">
        <w:tc>
          <w:tcPr>
            <w:tcW w:w="4508" w:type="dxa"/>
          </w:tcPr>
          <w:p w14:paraId="62DC932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(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4306801C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long 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moan</w:t>
            </w:r>
          </w:p>
        </w:tc>
      </w:tr>
      <w:tr w:rsidR="00DA6205" w:rsidRPr="00B40826" w14:paraId="3E2702F1" w14:textId="77777777" w:rsidTr="00C23A0F">
        <w:tc>
          <w:tcPr>
            <w:tcW w:w="4508" w:type="dxa"/>
          </w:tcPr>
          <w:p w14:paraId="630BD2F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(</w:t>
            </w: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(s)</w:t>
            </w:r>
          </w:p>
        </w:tc>
        <w:tc>
          <w:tcPr>
            <w:tcW w:w="4508" w:type="dxa"/>
          </w:tcPr>
          <w:p w14:paraId="57AA5FB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short 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moan</w:t>
            </w:r>
          </w:p>
        </w:tc>
      </w:tr>
      <w:tr w:rsidR="00DA6205" w:rsidRPr="00B40826" w14:paraId="090A2648" w14:textId="77777777" w:rsidTr="00C23A0F">
        <w:tc>
          <w:tcPr>
            <w:tcW w:w="4508" w:type="dxa"/>
          </w:tcPr>
          <w:p w14:paraId="79A89D02" w14:textId="77777777" w:rsidR="00DA620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(s)</w:t>
            </w:r>
          </w:p>
        </w:tc>
        <w:tc>
          <w:tcPr>
            <w:tcW w:w="4508" w:type="dxa"/>
          </w:tcPr>
          <w:p w14:paraId="549C3E2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moan</w:t>
            </w:r>
          </w:p>
        </w:tc>
      </w:tr>
      <w:tr w:rsidR="00DA6205" w:rsidRPr="00B40826" w14:paraId="70B7286F" w14:textId="77777777" w:rsidTr="00C23A0F">
        <w:tc>
          <w:tcPr>
            <w:tcW w:w="4508" w:type="dxa"/>
          </w:tcPr>
          <w:p w14:paraId="656B5B2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m</w:t>
            </w:r>
          </w:p>
        </w:tc>
        <w:tc>
          <w:tcPr>
            <w:tcW w:w="4508" w:type="dxa"/>
          </w:tcPr>
          <w:p w14:paraId="62945CC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ulated moan</w:t>
            </w:r>
          </w:p>
        </w:tc>
      </w:tr>
      <w:tr w:rsidR="00DA6205" w:rsidRPr="00B40826" w14:paraId="220AEB7D" w14:textId="77777777" w:rsidTr="00C23A0F">
        <w:tc>
          <w:tcPr>
            <w:tcW w:w="4508" w:type="dxa"/>
          </w:tcPr>
          <w:p w14:paraId="3D971FB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m(l)</w:t>
            </w:r>
          </w:p>
        </w:tc>
        <w:tc>
          <w:tcPr>
            <w:tcW w:w="4508" w:type="dxa"/>
          </w:tcPr>
          <w:p w14:paraId="69A96169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modulated moan</w:t>
            </w:r>
          </w:p>
        </w:tc>
      </w:tr>
      <w:tr w:rsidR="00DA6205" w:rsidRPr="00B40826" w14:paraId="6166ACD3" w14:textId="77777777" w:rsidTr="00C23A0F">
        <w:tc>
          <w:tcPr>
            <w:tcW w:w="4508" w:type="dxa"/>
          </w:tcPr>
          <w:p w14:paraId="17F8D4E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m(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400D82F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modulated moan</w:t>
            </w:r>
          </w:p>
        </w:tc>
      </w:tr>
      <w:tr w:rsidR="00DA6205" w:rsidRPr="00B40826" w14:paraId="6EBBD55C" w14:textId="77777777" w:rsidTr="00C23A0F">
        <w:tc>
          <w:tcPr>
            <w:tcW w:w="4508" w:type="dxa"/>
          </w:tcPr>
          <w:p w14:paraId="3B010C1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m(s)</w:t>
            </w:r>
          </w:p>
        </w:tc>
        <w:tc>
          <w:tcPr>
            <w:tcW w:w="4508" w:type="dxa"/>
          </w:tcPr>
          <w:p w14:paraId="3239CEB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short 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ulated moan</w:t>
            </w:r>
          </w:p>
        </w:tc>
      </w:tr>
      <w:tr w:rsidR="00DA6205" w:rsidRPr="00B40826" w14:paraId="7246090D" w14:textId="77777777" w:rsidTr="00C23A0F">
        <w:tc>
          <w:tcPr>
            <w:tcW w:w="4508" w:type="dxa"/>
          </w:tcPr>
          <w:p w14:paraId="36F521E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hs</w:t>
            </w:r>
            <w:proofErr w:type="spellEnd"/>
          </w:p>
        </w:tc>
        <w:tc>
          <w:tcPr>
            <w:tcW w:w="4508" w:type="dxa"/>
          </w:tcPr>
          <w:p w14:paraId="75239CD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ulated high shriek</w:t>
            </w:r>
          </w:p>
        </w:tc>
      </w:tr>
      <w:tr w:rsidR="00DA6205" w:rsidRPr="00B40826" w14:paraId="773C2500" w14:textId="77777777" w:rsidTr="00C23A0F">
        <w:tc>
          <w:tcPr>
            <w:tcW w:w="4508" w:type="dxa"/>
          </w:tcPr>
          <w:p w14:paraId="03D6234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hs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l)</w:t>
            </w:r>
          </w:p>
        </w:tc>
        <w:tc>
          <w:tcPr>
            <w:tcW w:w="4508" w:type="dxa"/>
          </w:tcPr>
          <w:p w14:paraId="4912F48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modulated high shriek</w:t>
            </w:r>
          </w:p>
        </w:tc>
      </w:tr>
      <w:tr w:rsidR="00DA6205" w:rsidRPr="00B40826" w14:paraId="64395C7A" w14:textId="77777777" w:rsidTr="00C23A0F">
        <w:tc>
          <w:tcPr>
            <w:tcW w:w="4508" w:type="dxa"/>
          </w:tcPr>
          <w:p w14:paraId="59646D28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w</w:t>
            </w:r>
          </w:p>
        </w:tc>
        <w:tc>
          <w:tcPr>
            <w:tcW w:w="4508" w:type="dxa"/>
          </w:tcPr>
          <w:p w14:paraId="7CBC709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ulated whistle</w:t>
            </w:r>
          </w:p>
        </w:tc>
      </w:tr>
      <w:tr w:rsidR="00DA6205" w:rsidRPr="00B40826" w14:paraId="48E1AC91" w14:textId="77777777" w:rsidTr="00C23A0F">
        <w:tc>
          <w:tcPr>
            <w:tcW w:w="4508" w:type="dxa"/>
          </w:tcPr>
          <w:p w14:paraId="079D909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w(l)</w:t>
            </w:r>
          </w:p>
        </w:tc>
        <w:tc>
          <w:tcPr>
            <w:tcW w:w="4508" w:type="dxa"/>
          </w:tcPr>
          <w:p w14:paraId="42BF886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long </w:t>
            </w: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modulated whistle</w:t>
            </w:r>
          </w:p>
        </w:tc>
      </w:tr>
      <w:tr w:rsidR="00DA6205" w:rsidRPr="00B40826" w14:paraId="344509F8" w14:textId="77777777" w:rsidTr="00C23A0F">
        <w:tc>
          <w:tcPr>
            <w:tcW w:w="4508" w:type="dxa"/>
          </w:tcPr>
          <w:p w14:paraId="14A610E4" w14:textId="77777777" w:rsidR="00DA620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gr</w:t>
            </w:r>
            <w:proofErr w:type="spellEnd"/>
          </w:p>
        </w:tc>
        <w:tc>
          <w:tcPr>
            <w:tcW w:w="4508" w:type="dxa"/>
          </w:tcPr>
          <w:p w14:paraId="41E2C8FB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-shaped groan</w:t>
            </w:r>
          </w:p>
        </w:tc>
      </w:tr>
      <w:tr w:rsidR="00DA6205" w:rsidRPr="00B40826" w14:paraId="16F17DBE" w14:textId="77777777" w:rsidTr="00C23A0F">
        <w:tc>
          <w:tcPr>
            <w:tcW w:w="4508" w:type="dxa"/>
          </w:tcPr>
          <w:p w14:paraId="579C3F31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gr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</w:t>
            </w:r>
          </w:p>
        </w:tc>
        <w:tc>
          <w:tcPr>
            <w:tcW w:w="4508" w:type="dxa"/>
          </w:tcPr>
          <w:p w14:paraId="20311B5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N-shaped groan</w:t>
            </w:r>
          </w:p>
        </w:tc>
      </w:tr>
      <w:tr w:rsidR="00DA6205" w:rsidRPr="00B40826" w14:paraId="3C1F046E" w14:textId="77777777" w:rsidTr="00C23A0F">
        <w:tc>
          <w:tcPr>
            <w:tcW w:w="4508" w:type="dxa"/>
          </w:tcPr>
          <w:p w14:paraId="4971A5E9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gr</w:t>
            </w:r>
            <w:proofErr w:type="spellEnd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-</w:t>
            </w: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dhm</w:t>
            </w:r>
            <w:proofErr w:type="spellEnd"/>
          </w:p>
        </w:tc>
        <w:tc>
          <w:tcPr>
            <w:tcW w:w="4508" w:type="dxa"/>
          </w:tcPr>
          <w:p w14:paraId="27F6A4DA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N-shaped groan into descending high moan</w:t>
            </w:r>
          </w:p>
        </w:tc>
      </w:tr>
      <w:tr w:rsidR="00DA6205" w:rsidRPr="00B40826" w14:paraId="51C89904" w14:textId="77777777" w:rsidTr="00C23A0F">
        <w:tc>
          <w:tcPr>
            <w:tcW w:w="4508" w:type="dxa"/>
          </w:tcPr>
          <w:p w14:paraId="0CF9C382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gr</w:t>
            </w:r>
            <w:proofErr w:type="spellEnd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(s)-w</w:t>
            </w:r>
          </w:p>
        </w:tc>
        <w:tc>
          <w:tcPr>
            <w:tcW w:w="4508" w:type="dxa"/>
          </w:tcPr>
          <w:p w14:paraId="64CE1A02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hort N-shaped groan into whoop</w:t>
            </w:r>
          </w:p>
        </w:tc>
      </w:tr>
      <w:tr w:rsidR="00DA6205" w:rsidRPr="00B40826" w14:paraId="45965FA6" w14:textId="77777777" w:rsidTr="00C23A0F">
        <w:tc>
          <w:tcPr>
            <w:tcW w:w="4508" w:type="dxa"/>
          </w:tcPr>
          <w:p w14:paraId="17A30393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m</w:t>
            </w:r>
          </w:p>
        </w:tc>
        <w:tc>
          <w:tcPr>
            <w:tcW w:w="4508" w:type="dxa"/>
          </w:tcPr>
          <w:p w14:paraId="63CCDF1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-shaped moan</w:t>
            </w:r>
          </w:p>
        </w:tc>
      </w:tr>
      <w:tr w:rsidR="00DA6205" w:rsidRPr="00B40826" w14:paraId="56313F55" w14:textId="77777777" w:rsidTr="00C23A0F">
        <w:tc>
          <w:tcPr>
            <w:tcW w:w="4508" w:type="dxa"/>
          </w:tcPr>
          <w:p w14:paraId="34E0404B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m(</w:t>
            </w: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</w:t>
            </w:r>
            <w:proofErr w:type="spellEnd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)</w:t>
            </w:r>
          </w:p>
        </w:tc>
        <w:tc>
          <w:tcPr>
            <w:tcW w:w="4508" w:type="dxa"/>
          </w:tcPr>
          <w:p w14:paraId="1A0F40AF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lsive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N-shaped moan</w:t>
            </w:r>
          </w:p>
        </w:tc>
      </w:tr>
      <w:tr w:rsidR="00DA6205" w:rsidRPr="00B40826" w14:paraId="52C8B654" w14:textId="77777777" w:rsidTr="00C23A0F">
        <w:tc>
          <w:tcPr>
            <w:tcW w:w="4508" w:type="dxa"/>
          </w:tcPr>
          <w:p w14:paraId="3A577DD7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sw</w:t>
            </w:r>
            <w:proofErr w:type="spellEnd"/>
          </w:p>
        </w:tc>
        <w:tc>
          <w:tcPr>
            <w:tcW w:w="4508" w:type="dxa"/>
          </w:tcPr>
          <w:p w14:paraId="49837267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N-shaped whistle</w:t>
            </w:r>
          </w:p>
        </w:tc>
      </w:tr>
      <w:tr w:rsidR="00DA6205" w:rsidRPr="00B40826" w14:paraId="1EC3245B" w14:textId="77777777" w:rsidTr="00C23A0F">
        <w:tc>
          <w:tcPr>
            <w:tcW w:w="4508" w:type="dxa"/>
          </w:tcPr>
          <w:p w14:paraId="79079758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rr</w:t>
            </w:r>
          </w:p>
        </w:tc>
        <w:tc>
          <w:tcPr>
            <w:tcW w:w="4508" w:type="dxa"/>
          </w:tcPr>
          <w:p w14:paraId="3345FB3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rr sound</w:t>
            </w:r>
          </w:p>
        </w:tc>
      </w:tr>
      <w:tr w:rsidR="00DA6205" w:rsidRPr="00B40826" w14:paraId="4947906E" w14:textId="77777777" w:rsidTr="00C23A0F">
        <w:tc>
          <w:tcPr>
            <w:tcW w:w="4508" w:type="dxa"/>
          </w:tcPr>
          <w:p w14:paraId="3F567373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purr(l)</w:t>
            </w:r>
          </w:p>
        </w:tc>
        <w:tc>
          <w:tcPr>
            <w:tcW w:w="4508" w:type="dxa"/>
          </w:tcPr>
          <w:p w14:paraId="7297EC0D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long purr sound</w:t>
            </w:r>
          </w:p>
        </w:tc>
      </w:tr>
      <w:tr w:rsidR="00DA6205" w:rsidRPr="00B40826" w14:paraId="50404BB4" w14:textId="77777777" w:rsidTr="00C23A0F">
        <w:tc>
          <w:tcPr>
            <w:tcW w:w="4508" w:type="dxa"/>
          </w:tcPr>
          <w:p w14:paraId="597CA067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ealion</w:t>
            </w:r>
            <w:proofErr w:type="spellEnd"/>
          </w:p>
        </w:tc>
        <w:tc>
          <w:tcPr>
            <w:tcW w:w="4508" w:type="dxa"/>
          </w:tcPr>
          <w:p w14:paraId="1D22847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ealion</w:t>
            </w:r>
            <w:proofErr w:type="spellEnd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 xml:space="preserve"> barking sound</w:t>
            </w:r>
          </w:p>
        </w:tc>
      </w:tr>
      <w:tr w:rsidR="00DA6205" w:rsidRPr="00B40826" w14:paraId="21172E87" w14:textId="77777777" w:rsidTr="00C23A0F">
        <w:tc>
          <w:tcPr>
            <w:tcW w:w="4508" w:type="dxa"/>
          </w:tcPr>
          <w:p w14:paraId="4DA51201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q</w:t>
            </w:r>
            <w:proofErr w:type="spellEnd"/>
          </w:p>
        </w:tc>
        <w:tc>
          <w:tcPr>
            <w:tcW w:w="4508" w:type="dxa"/>
          </w:tcPr>
          <w:p w14:paraId="50B0937E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squeak</w:t>
            </w:r>
          </w:p>
        </w:tc>
      </w:tr>
      <w:tr w:rsidR="00DA6205" w:rsidRPr="00B40826" w14:paraId="7E7860E7" w14:textId="77777777" w:rsidTr="00C23A0F">
        <w:tc>
          <w:tcPr>
            <w:tcW w:w="4508" w:type="dxa"/>
          </w:tcPr>
          <w:p w14:paraId="1160BE26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um</w:t>
            </w:r>
          </w:p>
        </w:tc>
        <w:tc>
          <w:tcPr>
            <w:tcW w:w="4508" w:type="dxa"/>
          </w:tcPr>
          <w:p w14:paraId="476B67C2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U-shaped moan</w:t>
            </w:r>
          </w:p>
        </w:tc>
      </w:tr>
      <w:tr w:rsidR="00DA6205" w:rsidRPr="00B40826" w14:paraId="3CAF11F4" w14:textId="77777777" w:rsidTr="00C23A0F">
        <w:tc>
          <w:tcPr>
            <w:tcW w:w="4508" w:type="dxa"/>
          </w:tcPr>
          <w:p w14:paraId="6B2A7F8B" w14:textId="77777777" w:rsidR="00DA6205" w:rsidRPr="00A624A5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proofErr w:type="spellStart"/>
            <w:r w:rsidRPr="00A624A5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uws</w:t>
            </w:r>
            <w:proofErr w:type="spellEnd"/>
          </w:p>
        </w:tc>
        <w:tc>
          <w:tcPr>
            <w:tcW w:w="4508" w:type="dxa"/>
          </w:tcPr>
          <w:p w14:paraId="586BDAA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U-shaped whistle</w:t>
            </w:r>
          </w:p>
        </w:tc>
      </w:tr>
      <w:tr w:rsidR="00DA6205" w:rsidRPr="00B40826" w14:paraId="508871DE" w14:textId="77777777" w:rsidTr="00C23A0F">
        <w:tc>
          <w:tcPr>
            <w:tcW w:w="4508" w:type="dxa"/>
          </w:tcPr>
          <w:p w14:paraId="235091B6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lastRenderedPageBreak/>
              <w:t>w</w:t>
            </w:r>
          </w:p>
        </w:tc>
        <w:tc>
          <w:tcPr>
            <w:tcW w:w="4508" w:type="dxa"/>
          </w:tcPr>
          <w:p w14:paraId="64F2C550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whoop</w:t>
            </w:r>
          </w:p>
        </w:tc>
      </w:tr>
      <w:tr w:rsidR="00DA6205" w:rsidRPr="00B40826" w14:paraId="280E6615" w14:textId="77777777" w:rsidTr="00C23A0F">
        <w:tc>
          <w:tcPr>
            <w:tcW w:w="4508" w:type="dxa"/>
          </w:tcPr>
          <w:p w14:paraId="1D852964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w-</w:t>
            </w:r>
            <w:proofErr w:type="spellStart"/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hs</w:t>
            </w:r>
            <w:proofErr w:type="spellEnd"/>
          </w:p>
        </w:tc>
        <w:tc>
          <w:tcPr>
            <w:tcW w:w="4508" w:type="dxa"/>
          </w:tcPr>
          <w:p w14:paraId="1891AFB5" w14:textId="77777777" w:rsidR="00DA6205" w:rsidRPr="00B40826" w:rsidRDefault="00DA6205" w:rsidP="00C23A0F">
            <w:pPr>
              <w:spacing w:line="360" w:lineRule="auto"/>
              <w:jc w:val="center"/>
              <w:rPr>
                <w:rFonts w:ascii="Palatino Linotype" w:hAnsi="Palatino Linotype" w:cs="Times New Roman"/>
                <w:sz w:val="18"/>
                <w:szCs w:val="20"/>
                <w:lang w:val="en-US"/>
              </w:rPr>
            </w:pPr>
            <w:r w:rsidRPr="00B40826">
              <w:rPr>
                <w:rFonts w:ascii="Palatino Linotype" w:hAnsi="Palatino Linotype" w:cs="Times New Roman"/>
                <w:sz w:val="18"/>
                <w:szCs w:val="20"/>
                <w:lang w:val="en-US"/>
              </w:rPr>
              <w:t>whoop into high shriek</w:t>
            </w:r>
          </w:p>
        </w:tc>
      </w:tr>
    </w:tbl>
    <w:p w14:paraId="5CB7F8B4" w14:textId="77777777" w:rsidR="00DA6205" w:rsidRDefault="00DA6205" w:rsidP="00BD37CB">
      <w:pPr>
        <w:spacing w:line="360" w:lineRule="auto"/>
        <w:jc w:val="both"/>
        <w:rPr>
          <w:rFonts w:ascii="Palatino Linotype" w:hAnsi="Palatino Linotype" w:cs="Times New Roman"/>
          <w:b/>
          <w:sz w:val="20"/>
          <w:lang w:val="en-US"/>
        </w:rPr>
      </w:pPr>
    </w:p>
    <w:p w14:paraId="79B8AF8E" w14:textId="77777777" w:rsidR="00D457E7" w:rsidRPr="00B40826" w:rsidRDefault="00D457E7">
      <w:pPr>
        <w:rPr>
          <w:rFonts w:ascii="Palatino Linotype" w:hAnsi="Palatino Linotype" w:cs="Times New Roman"/>
          <w:sz w:val="20"/>
          <w:szCs w:val="24"/>
        </w:rPr>
      </w:pPr>
    </w:p>
    <w:p w14:paraId="39215FFB" w14:textId="44A1B964" w:rsidR="00080447" w:rsidRPr="00B40826" w:rsidRDefault="00D954E0">
      <w:pPr>
        <w:rPr>
          <w:rFonts w:ascii="Palatino Linotype" w:hAnsi="Palatino Linotype" w:cs="Times New Roman"/>
          <w:b/>
          <w:sz w:val="20"/>
          <w:szCs w:val="24"/>
        </w:rPr>
      </w:pPr>
      <w:r w:rsidRPr="00B40826">
        <w:rPr>
          <w:rFonts w:ascii="Palatino Linotype" w:hAnsi="Palatino Linotype" w:cs="Times New Roman"/>
          <w:b/>
          <w:sz w:val="20"/>
          <w:szCs w:val="24"/>
        </w:rPr>
        <w:t xml:space="preserve">Table </w:t>
      </w:r>
      <w:r w:rsidR="006F6FB3" w:rsidRPr="00B40826">
        <w:rPr>
          <w:rFonts w:ascii="Palatino Linotype" w:hAnsi="Palatino Linotype" w:cs="Times New Roman"/>
          <w:b/>
          <w:sz w:val="20"/>
          <w:szCs w:val="24"/>
        </w:rPr>
        <w:t>S2.</w:t>
      </w:r>
      <w:r w:rsidR="00DA6205">
        <w:rPr>
          <w:rFonts w:ascii="Palatino Linotype" w:hAnsi="Palatino Linotype" w:cs="Times New Roman"/>
          <w:b/>
          <w:sz w:val="20"/>
          <w:szCs w:val="24"/>
        </w:rPr>
        <w:t>2</w:t>
      </w:r>
      <w:r w:rsidRPr="00B40826">
        <w:rPr>
          <w:rFonts w:ascii="Palatino Linotype" w:hAnsi="Palatino Linotype" w:cs="Times New Roman"/>
          <w:b/>
          <w:sz w:val="20"/>
          <w:szCs w:val="24"/>
        </w:rPr>
        <w:t xml:space="preserve">. </w:t>
      </w:r>
      <w:r w:rsidR="00381981" w:rsidRPr="00B40826">
        <w:rPr>
          <w:rFonts w:ascii="Palatino Linotype" w:hAnsi="Palatino Linotype" w:cs="Times New Roman"/>
          <w:b/>
          <w:sz w:val="20"/>
          <w:szCs w:val="24"/>
        </w:rPr>
        <w:t>Random Forest v</w:t>
      </w:r>
      <w:r w:rsidR="00080447" w:rsidRPr="00B40826">
        <w:rPr>
          <w:rFonts w:ascii="Palatino Linotype" w:hAnsi="Palatino Linotype" w:cs="Times New Roman"/>
          <w:b/>
          <w:sz w:val="20"/>
          <w:szCs w:val="24"/>
        </w:rPr>
        <w:t xml:space="preserve">ariable </w:t>
      </w:r>
      <w:r w:rsidR="00DA0264" w:rsidRPr="00B40826">
        <w:rPr>
          <w:rFonts w:ascii="Palatino Linotype" w:hAnsi="Palatino Linotype" w:cs="Times New Roman"/>
          <w:b/>
          <w:sz w:val="20"/>
          <w:szCs w:val="24"/>
        </w:rPr>
        <w:t xml:space="preserve">description and </w:t>
      </w:r>
      <w:r w:rsidR="00080447" w:rsidRPr="00B40826">
        <w:rPr>
          <w:rFonts w:ascii="Palatino Linotype" w:hAnsi="Palatino Linotype" w:cs="Times New Roman"/>
          <w:b/>
          <w:sz w:val="20"/>
          <w:szCs w:val="24"/>
        </w:rPr>
        <w:t>importance measu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3261"/>
        <w:gridCol w:w="2358"/>
      </w:tblGrid>
      <w:tr w:rsidR="00986D13" w:rsidRPr="00B40826" w14:paraId="41713C77" w14:textId="77777777" w:rsidTr="005C056A">
        <w:tc>
          <w:tcPr>
            <w:tcW w:w="3397" w:type="dxa"/>
            <w:vAlign w:val="center"/>
          </w:tcPr>
          <w:p w14:paraId="06EE3D5D" w14:textId="4C66773D" w:rsidR="00986D13" w:rsidRPr="00B40826" w:rsidRDefault="00986D13" w:rsidP="001A54E4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b/>
                <w:sz w:val="20"/>
                <w:szCs w:val="24"/>
              </w:rPr>
              <w:t>Acoustic parameter</w:t>
            </w:r>
          </w:p>
        </w:tc>
        <w:tc>
          <w:tcPr>
            <w:tcW w:w="3261" w:type="dxa"/>
            <w:vAlign w:val="center"/>
          </w:tcPr>
          <w:p w14:paraId="441B0AF0" w14:textId="77476F76" w:rsidR="00986D13" w:rsidRPr="00B40826" w:rsidRDefault="009D40B1" w:rsidP="009D40B1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b/>
                <w:sz w:val="20"/>
                <w:szCs w:val="24"/>
              </w:rPr>
              <w:t>Description</w:t>
            </w:r>
          </w:p>
        </w:tc>
        <w:tc>
          <w:tcPr>
            <w:tcW w:w="2358" w:type="dxa"/>
            <w:vAlign w:val="center"/>
          </w:tcPr>
          <w:p w14:paraId="7CB4DC38" w14:textId="366E64BA" w:rsidR="00986D13" w:rsidRPr="00B40826" w:rsidRDefault="00986D13" w:rsidP="001A54E4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b/>
                <w:sz w:val="20"/>
                <w:szCs w:val="24"/>
              </w:rPr>
              <w:t>Mean Decrease in Gini Index</w:t>
            </w:r>
          </w:p>
        </w:tc>
      </w:tr>
      <w:tr w:rsidR="00986D13" w:rsidRPr="00B40826" w14:paraId="1217A1E3" w14:textId="77777777" w:rsidTr="005C056A">
        <w:tc>
          <w:tcPr>
            <w:tcW w:w="3397" w:type="dxa"/>
            <w:vAlign w:val="center"/>
          </w:tcPr>
          <w:p w14:paraId="30297F44" w14:textId="76F71541" w:rsidR="00986D13" w:rsidRPr="00B40826" w:rsidRDefault="00986D13" w:rsidP="001A54E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Duration</w:t>
            </w:r>
            <w:r w:rsidR="00634B79" w:rsidRPr="00B40826">
              <w:rPr>
                <w:rFonts w:ascii="Palatino Linotype" w:hAnsi="Palatino Linotype" w:cs="Times New Roman"/>
                <w:sz w:val="20"/>
                <w:szCs w:val="24"/>
              </w:rPr>
              <w:t xml:space="preserve"> (s)</w:t>
            </w:r>
          </w:p>
        </w:tc>
        <w:tc>
          <w:tcPr>
            <w:tcW w:w="3261" w:type="dxa"/>
          </w:tcPr>
          <w:p w14:paraId="1F3BF2ED" w14:textId="2261582C" w:rsidR="00986D13" w:rsidRPr="00B40826" w:rsidRDefault="00634B79" w:rsidP="006F6FB3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Vocalisation length</w:t>
            </w:r>
          </w:p>
        </w:tc>
        <w:tc>
          <w:tcPr>
            <w:tcW w:w="2358" w:type="dxa"/>
            <w:vAlign w:val="center"/>
          </w:tcPr>
          <w:p w14:paraId="43042BF8" w14:textId="4CAEBEEC" w:rsidR="00986D13" w:rsidRPr="00B40826" w:rsidRDefault="00986D13" w:rsidP="00151231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20</w:t>
            </w:r>
            <w:r w:rsidR="00151231">
              <w:rPr>
                <w:rFonts w:ascii="Palatino Linotype" w:hAnsi="Palatino Linotype" w:cs="Times New Roman"/>
                <w:sz w:val="20"/>
                <w:szCs w:val="24"/>
              </w:rPr>
              <w:t>8.3</w:t>
            </w:r>
          </w:p>
        </w:tc>
      </w:tr>
      <w:tr w:rsidR="00986D13" w:rsidRPr="00B40826" w14:paraId="038F7F4C" w14:textId="77777777" w:rsidTr="005C056A">
        <w:tc>
          <w:tcPr>
            <w:tcW w:w="3397" w:type="dxa"/>
            <w:vAlign w:val="center"/>
          </w:tcPr>
          <w:p w14:paraId="48C2B5A7" w14:textId="0910F4DF" w:rsidR="00986D13" w:rsidRPr="00B40826" w:rsidRDefault="00986D13" w:rsidP="001A54E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Bandwidth</w:t>
            </w:r>
            <w:r w:rsidR="00634B79" w:rsidRPr="00B40826">
              <w:rPr>
                <w:rFonts w:ascii="Palatino Linotype" w:hAnsi="Palatino Linotype" w:cs="Times New Roman"/>
                <w:sz w:val="20"/>
                <w:szCs w:val="24"/>
              </w:rPr>
              <w:t xml:space="preserve"> (Hz)</w:t>
            </w:r>
          </w:p>
        </w:tc>
        <w:tc>
          <w:tcPr>
            <w:tcW w:w="3261" w:type="dxa"/>
          </w:tcPr>
          <w:p w14:paraId="7BB3BD3E" w14:textId="2D39374A" w:rsidR="00986D13" w:rsidRPr="00B40826" w:rsidRDefault="00634B79" w:rsidP="006F6FB3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High – Low frequency</w:t>
            </w:r>
          </w:p>
        </w:tc>
        <w:tc>
          <w:tcPr>
            <w:tcW w:w="2358" w:type="dxa"/>
            <w:vAlign w:val="center"/>
          </w:tcPr>
          <w:p w14:paraId="70BFA7A6" w14:textId="1E0DA11B" w:rsidR="00986D13" w:rsidRPr="00B40826" w:rsidRDefault="00986D13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10</w:t>
            </w:r>
            <w:r w:rsidR="00410044">
              <w:rPr>
                <w:rFonts w:ascii="Palatino Linotype" w:hAnsi="Palatino Linotype" w:cs="Times New Roman"/>
                <w:sz w:val="20"/>
                <w:szCs w:val="24"/>
              </w:rPr>
              <w:t>5.5</w:t>
            </w:r>
          </w:p>
        </w:tc>
      </w:tr>
      <w:tr w:rsidR="00986D13" w:rsidRPr="00B40826" w14:paraId="1CF173E0" w14:textId="77777777" w:rsidTr="005C056A">
        <w:tc>
          <w:tcPr>
            <w:tcW w:w="3397" w:type="dxa"/>
            <w:vAlign w:val="center"/>
          </w:tcPr>
          <w:p w14:paraId="680F1486" w14:textId="79B44D3A" w:rsidR="00986D13" w:rsidRPr="00B40826" w:rsidRDefault="00634B79" w:rsidP="00E054DA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High f</w:t>
            </w:r>
            <w:r w:rsidR="00986D13" w:rsidRPr="00B40826">
              <w:rPr>
                <w:rFonts w:ascii="Palatino Linotype" w:hAnsi="Palatino Linotype" w:cs="Times New Roman"/>
                <w:sz w:val="20"/>
                <w:szCs w:val="24"/>
              </w:rPr>
              <w:t>requency</w:t>
            </w: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 xml:space="preserve"> (Hz)</w:t>
            </w:r>
          </w:p>
        </w:tc>
        <w:tc>
          <w:tcPr>
            <w:tcW w:w="3261" w:type="dxa"/>
          </w:tcPr>
          <w:p w14:paraId="412C9606" w14:textId="0C6F1601" w:rsidR="00986D13" w:rsidRPr="00B40826" w:rsidRDefault="00634B79" w:rsidP="00E054DA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Maximum frequency</w:t>
            </w:r>
          </w:p>
        </w:tc>
        <w:tc>
          <w:tcPr>
            <w:tcW w:w="2358" w:type="dxa"/>
            <w:vAlign w:val="center"/>
          </w:tcPr>
          <w:p w14:paraId="25933F55" w14:textId="4F407772" w:rsidR="00986D13" w:rsidRPr="00B40826" w:rsidRDefault="00410044" w:rsidP="00E054DA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>
              <w:rPr>
                <w:rFonts w:ascii="Palatino Linotype" w:hAnsi="Palatino Linotype" w:cs="Times New Roman"/>
                <w:sz w:val="20"/>
                <w:szCs w:val="24"/>
              </w:rPr>
              <w:t>102.8</w:t>
            </w:r>
          </w:p>
        </w:tc>
      </w:tr>
      <w:tr w:rsidR="00410044" w:rsidRPr="00B40826" w14:paraId="115EF0C4" w14:textId="77777777" w:rsidTr="005C056A">
        <w:tc>
          <w:tcPr>
            <w:tcW w:w="3397" w:type="dxa"/>
            <w:vAlign w:val="center"/>
          </w:tcPr>
          <w:p w14:paraId="5C0DBA17" w14:textId="7340C5FB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Frequency trend (Hz)</w:t>
            </w:r>
          </w:p>
        </w:tc>
        <w:tc>
          <w:tcPr>
            <w:tcW w:w="3261" w:type="dxa"/>
          </w:tcPr>
          <w:p w14:paraId="15A8E5FD" w14:textId="16F81C1B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Start / End frequency</w:t>
            </w:r>
          </w:p>
        </w:tc>
        <w:tc>
          <w:tcPr>
            <w:tcW w:w="2358" w:type="dxa"/>
            <w:vAlign w:val="center"/>
          </w:tcPr>
          <w:p w14:paraId="0B8BE864" w14:textId="475AFD44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10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2</w:t>
            </w: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.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7</w:t>
            </w:r>
          </w:p>
        </w:tc>
      </w:tr>
      <w:tr w:rsidR="00410044" w:rsidRPr="00B40826" w14:paraId="103C5745" w14:textId="77777777" w:rsidTr="005C056A">
        <w:tc>
          <w:tcPr>
            <w:tcW w:w="3397" w:type="dxa"/>
            <w:vAlign w:val="center"/>
          </w:tcPr>
          <w:p w14:paraId="4202682E" w14:textId="27F3AB24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End frequency (Hz)</w:t>
            </w:r>
          </w:p>
        </w:tc>
        <w:tc>
          <w:tcPr>
            <w:tcW w:w="3261" w:type="dxa"/>
          </w:tcPr>
          <w:p w14:paraId="77D0D411" w14:textId="0D0CAEC3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End frequency</w:t>
            </w:r>
          </w:p>
        </w:tc>
        <w:tc>
          <w:tcPr>
            <w:tcW w:w="2358" w:type="dxa"/>
            <w:vAlign w:val="center"/>
          </w:tcPr>
          <w:p w14:paraId="71637996" w14:textId="0BC87E44" w:rsidR="00410044" w:rsidRPr="00B40826" w:rsidRDefault="002810C2" w:rsidP="002810C2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>
              <w:rPr>
                <w:rFonts w:ascii="Palatino Linotype" w:hAnsi="Palatino Linotype" w:cs="Times New Roman"/>
                <w:sz w:val="20"/>
                <w:szCs w:val="24"/>
              </w:rPr>
              <w:t>97</w:t>
            </w:r>
            <w:r w:rsidR="00410044" w:rsidRPr="00B40826">
              <w:rPr>
                <w:rFonts w:ascii="Palatino Linotype" w:hAnsi="Palatino Linotype" w:cs="Times New Roman"/>
                <w:sz w:val="20"/>
                <w:szCs w:val="24"/>
              </w:rPr>
              <w:t>.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2</w:t>
            </w:r>
          </w:p>
        </w:tc>
      </w:tr>
      <w:tr w:rsidR="00410044" w:rsidRPr="00B40826" w14:paraId="38B9B8AA" w14:textId="77777777" w:rsidTr="005C056A">
        <w:tc>
          <w:tcPr>
            <w:tcW w:w="3397" w:type="dxa"/>
            <w:vAlign w:val="center"/>
          </w:tcPr>
          <w:p w14:paraId="016CC1DF" w14:textId="5B539A05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Number of inflections</w:t>
            </w:r>
          </w:p>
        </w:tc>
        <w:tc>
          <w:tcPr>
            <w:tcW w:w="3261" w:type="dxa"/>
          </w:tcPr>
          <w:p w14:paraId="28741CE3" w14:textId="084A1C4A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Number of reversals in slope</w:t>
            </w:r>
          </w:p>
        </w:tc>
        <w:tc>
          <w:tcPr>
            <w:tcW w:w="2358" w:type="dxa"/>
            <w:vAlign w:val="center"/>
          </w:tcPr>
          <w:p w14:paraId="44562AEE" w14:textId="1B903C0D" w:rsidR="00410044" w:rsidRPr="00B40826" w:rsidRDefault="00410044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8</w:t>
            </w:r>
            <w:r w:rsidR="00A544A5">
              <w:rPr>
                <w:rFonts w:ascii="Palatino Linotype" w:hAnsi="Palatino Linotype" w:cs="Times New Roman"/>
                <w:sz w:val="20"/>
                <w:szCs w:val="24"/>
              </w:rPr>
              <w:t>7</w:t>
            </w: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.</w:t>
            </w:r>
            <w:r w:rsidR="00A544A5">
              <w:rPr>
                <w:rFonts w:ascii="Palatino Linotype" w:hAnsi="Palatino Linotype" w:cs="Times New Roman"/>
                <w:sz w:val="20"/>
                <w:szCs w:val="24"/>
              </w:rPr>
              <w:t>9</w:t>
            </w:r>
          </w:p>
        </w:tc>
      </w:tr>
      <w:tr w:rsidR="00410044" w:rsidRPr="00B40826" w14:paraId="50A4BC0A" w14:textId="77777777" w:rsidTr="005C056A">
        <w:tc>
          <w:tcPr>
            <w:tcW w:w="3397" w:type="dxa"/>
            <w:vAlign w:val="center"/>
          </w:tcPr>
          <w:p w14:paraId="28496CE2" w14:textId="4FD7118A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Low frequency (Hz)</w:t>
            </w:r>
          </w:p>
        </w:tc>
        <w:tc>
          <w:tcPr>
            <w:tcW w:w="3261" w:type="dxa"/>
          </w:tcPr>
          <w:p w14:paraId="4F73494F" w14:textId="3A64542D" w:rsidR="00410044" w:rsidRPr="00B40826" w:rsidRDefault="00410044" w:rsidP="00410044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Minimum frequency</w:t>
            </w:r>
          </w:p>
        </w:tc>
        <w:tc>
          <w:tcPr>
            <w:tcW w:w="2358" w:type="dxa"/>
            <w:vAlign w:val="center"/>
          </w:tcPr>
          <w:p w14:paraId="23E2D8D2" w14:textId="4A3E18CB" w:rsidR="00410044" w:rsidRPr="00B40826" w:rsidRDefault="00410044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8</w:t>
            </w:r>
            <w:r w:rsidR="00A544A5">
              <w:rPr>
                <w:rFonts w:ascii="Palatino Linotype" w:hAnsi="Palatino Linotype" w:cs="Times New Roman"/>
                <w:sz w:val="20"/>
                <w:szCs w:val="24"/>
              </w:rPr>
              <w:t>5</w:t>
            </w: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.</w:t>
            </w:r>
            <w:r w:rsidR="00A544A5">
              <w:rPr>
                <w:rFonts w:ascii="Palatino Linotype" w:hAnsi="Palatino Linotype" w:cs="Times New Roman"/>
                <w:sz w:val="20"/>
                <w:szCs w:val="24"/>
              </w:rPr>
              <w:t>1</w:t>
            </w:r>
          </w:p>
        </w:tc>
      </w:tr>
      <w:tr w:rsidR="00A544A5" w:rsidRPr="00B40826" w14:paraId="232F577C" w14:textId="77777777" w:rsidTr="005C056A">
        <w:tc>
          <w:tcPr>
            <w:tcW w:w="3397" w:type="dxa"/>
            <w:vAlign w:val="center"/>
          </w:tcPr>
          <w:p w14:paraId="4BA5D1C3" w14:textId="36091088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Start frequency (Hz)</w:t>
            </w:r>
          </w:p>
        </w:tc>
        <w:tc>
          <w:tcPr>
            <w:tcW w:w="3261" w:type="dxa"/>
          </w:tcPr>
          <w:p w14:paraId="336CF14B" w14:textId="14CC091D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Start frequency</w:t>
            </w:r>
          </w:p>
        </w:tc>
        <w:tc>
          <w:tcPr>
            <w:tcW w:w="2358" w:type="dxa"/>
            <w:vAlign w:val="center"/>
          </w:tcPr>
          <w:p w14:paraId="7571A0B6" w14:textId="7C8B0538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8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3.7</w:t>
            </w:r>
          </w:p>
        </w:tc>
      </w:tr>
      <w:tr w:rsidR="00A544A5" w:rsidRPr="00B40826" w14:paraId="22B02F26" w14:textId="77777777" w:rsidTr="005C056A">
        <w:tc>
          <w:tcPr>
            <w:tcW w:w="3397" w:type="dxa"/>
            <w:vAlign w:val="center"/>
          </w:tcPr>
          <w:p w14:paraId="6077101F" w14:textId="18B67068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Frequency range (Hz)</w:t>
            </w:r>
          </w:p>
        </w:tc>
        <w:tc>
          <w:tcPr>
            <w:tcW w:w="3261" w:type="dxa"/>
          </w:tcPr>
          <w:p w14:paraId="14E486D0" w14:textId="29A10B04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High / Low frequency</w:t>
            </w:r>
          </w:p>
        </w:tc>
        <w:tc>
          <w:tcPr>
            <w:tcW w:w="2358" w:type="dxa"/>
            <w:vAlign w:val="center"/>
          </w:tcPr>
          <w:p w14:paraId="52B27144" w14:textId="217E8C55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8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1.4</w:t>
            </w:r>
          </w:p>
        </w:tc>
      </w:tr>
      <w:tr w:rsidR="00A544A5" w:rsidRPr="00B40826" w14:paraId="5DE3DCDD" w14:textId="77777777" w:rsidTr="005C056A">
        <w:tc>
          <w:tcPr>
            <w:tcW w:w="3397" w:type="dxa"/>
            <w:vAlign w:val="center"/>
          </w:tcPr>
          <w:p w14:paraId="0F723CD6" w14:textId="220957EA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Peak frequency (Hz)</w:t>
            </w:r>
          </w:p>
        </w:tc>
        <w:tc>
          <w:tcPr>
            <w:tcW w:w="3261" w:type="dxa"/>
          </w:tcPr>
          <w:p w14:paraId="4F8565F5" w14:textId="61CC6FD9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Frequency of the spectral peak</w:t>
            </w:r>
          </w:p>
        </w:tc>
        <w:tc>
          <w:tcPr>
            <w:tcW w:w="2358" w:type="dxa"/>
            <w:vAlign w:val="center"/>
          </w:tcPr>
          <w:p w14:paraId="2C94A753" w14:textId="6002CFF1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7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1.2</w:t>
            </w:r>
          </w:p>
        </w:tc>
      </w:tr>
      <w:tr w:rsidR="00A544A5" w:rsidRPr="00B40826" w14:paraId="2354245B" w14:textId="77777777" w:rsidTr="005C056A">
        <w:tc>
          <w:tcPr>
            <w:tcW w:w="3397" w:type="dxa"/>
            <w:vAlign w:val="center"/>
          </w:tcPr>
          <w:p w14:paraId="72649344" w14:textId="7FA0BEB8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Pulse repetition rate (per second)</w:t>
            </w:r>
          </w:p>
        </w:tc>
        <w:tc>
          <w:tcPr>
            <w:tcW w:w="3261" w:type="dxa"/>
          </w:tcPr>
          <w:p w14:paraId="1DDBCD25" w14:textId="7F4CACB0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>
              <w:rPr>
                <w:rFonts w:ascii="Palatino Linotype" w:hAnsi="Palatino Linotype" w:cs="Times New Roman"/>
                <w:sz w:val="20"/>
                <w:szCs w:val="24"/>
              </w:rPr>
              <w:t xml:space="preserve">For </w:t>
            </w:r>
            <w:proofErr w:type="spellStart"/>
            <w:r>
              <w:rPr>
                <w:rFonts w:ascii="Palatino Linotype" w:hAnsi="Palatino Linotype" w:cs="Times New Roman"/>
                <w:sz w:val="20"/>
                <w:szCs w:val="24"/>
              </w:rPr>
              <w:t>puls</w:t>
            </w: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ive</w:t>
            </w:r>
            <w:proofErr w:type="spellEnd"/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 xml:space="preserve"> sounds</w:t>
            </w:r>
          </w:p>
        </w:tc>
        <w:tc>
          <w:tcPr>
            <w:tcW w:w="2358" w:type="dxa"/>
            <w:vAlign w:val="center"/>
          </w:tcPr>
          <w:p w14:paraId="17729F40" w14:textId="59122368" w:rsidR="00A544A5" w:rsidRPr="00B40826" w:rsidRDefault="00A544A5" w:rsidP="00A544A5">
            <w:pPr>
              <w:spacing w:line="360" w:lineRule="auto"/>
              <w:jc w:val="center"/>
              <w:rPr>
                <w:rFonts w:ascii="Palatino Linotype" w:hAnsi="Palatino Linotype" w:cs="Times New Roman"/>
                <w:sz w:val="20"/>
                <w:szCs w:val="24"/>
              </w:rPr>
            </w:pPr>
            <w:r w:rsidRPr="00B40826">
              <w:rPr>
                <w:rFonts w:ascii="Palatino Linotype" w:hAnsi="Palatino Linotype" w:cs="Times New Roman"/>
                <w:sz w:val="20"/>
                <w:szCs w:val="24"/>
              </w:rPr>
              <w:t>4</w:t>
            </w:r>
            <w:r>
              <w:rPr>
                <w:rFonts w:ascii="Palatino Linotype" w:hAnsi="Palatino Linotype" w:cs="Times New Roman"/>
                <w:sz w:val="20"/>
                <w:szCs w:val="24"/>
              </w:rPr>
              <w:t>1.2</w:t>
            </w:r>
          </w:p>
        </w:tc>
      </w:tr>
    </w:tbl>
    <w:p w14:paraId="00BE89A7" w14:textId="788C014D" w:rsidR="00080447" w:rsidRDefault="00080447" w:rsidP="001A54E4">
      <w:pPr>
        <w:spacing w:line="360" w:lineRule="auto"/>
        <w:rPr>
          <w:rFonts w:ascii="Palatino Linotype" w:hAnsi="Palatino Linotype" w:cs="Times New Roman"/>
          <w:sz w:val="20"/>
          <w:szCs w:val="24"/>
        </w:rPr>
      </w:pPr>
    </w:p>
    <w:p w14:paraId="2E1AEE98" w14:textId="77777777" w:rsidR="00FD166D" w:rsidRDefault="00FD166D" w:rsidP="001A54E4">
      <w:pPr>
        <w:spacing w:line="360" w:lineRule="auto"/>
        <w:rPr>
          <w:rFonts w:ascii="Palatino Linotype" w:hAnsi="Palatino Linotype" w:cs="Times New Roman"/>
          <w:sz w:val="20"/>
          <w:szCs w:val="24"/>
        </w:rPr>
      </w:pPr>
    </w:p>
    <w:p w14:paraId="3A15A94B" w14:textId="77777777" w:rsidR="00DA6205" w:rsidRPr="00B40826" w:rsidRDefault="00DA6205" w:rsidP="00DA6205">
      <w:pPr>
        <w:spacing w:line="360" w:lineRule="auto"/>
        <w:jc w:val="both"/>
        <w:rPr>
          <w:rFonts w:ascii="Palatino Linotype" w:hAnsi="Palatino Linotype" w:cs="Times New Roman"/>
          <w:b/>
          <w:sz w:val="20"/>
          <w:lang w:val="en-US"/>
        </w:rPr>
      </w:pPr>
      <w:r w:rsidRPr="00B40826">
        <w:rPr>
          <w:rFonts w:ascii="Palatino Linotype" w:hAnsi="Palatino Linotype" w:cs="Times New Roman"/>
          <w:b/>
          <w:sz w:val="20"/>
          <w:lang w:val="en-US"/>
        </w:rPr>
        <w:t>Random Forest confusion matrix</w:t>
      </w:r>
    </w:p>
    <w:p w14:paraId="6C0C7AE2" w14:textId="2A55E9A3" w:rsidR="00DA6205" w:rsidRPr="00B40826" w:rsidRDefault="00DA6205" w:rsidP="00DA6205">
      <w:pPr>
        <w:rPr>
          <w:rFonts w:ascii="Palatino Linotype" w:hAnsi="Palatino Linotype" w:cs="Times New Roman"/>
          <w:sz w:val="20"/>
          <w:szCs w:val="24"/>
        </w:rPr>
      </w:pPr>
      <w:r w:rsidRPr="00B40826">
        <w:rPr>
          <w:rFonts w:ascii="Palatino Linotype" w:hAnsi="Palatino Linotype" w:cs="Times New Roman"/>
          <w:sz w:val="20"/>
          <w:szCs w:val="24"/>
        </w:rPr>
        <w:t xml:space="preserve">Random Forest confusion matrix included separately as file </w:t>
      </w:r>
      <w:r w:rsidR="005B1673">
        <w:rPr>
          <w:rFonts w:ascii="Palatino Linotype" w:hAnsi="Palatino Linotype" w:cs="Times New Roman"/>
          <w:sz w:val="20"/>
          <w:szCs w:val="24"/>
        </w:rPr>
        <w:t>‘CSV</w:t>
      </w:r>
      <w:r w:rsidRPr="00B40826">
        <w:rPr>
          <w:rFonts w:ascii="Palatino Linotype" w:hAnsi="Palatino Linotype" w:cs="Times New Roman"/>
          <w:sz w:val="20"/>
          <w:szCs w:val="24"/>
        </w:rPr>
        <w:t>_S1_RFconfusion.csv’</w:t>
      </w:r>
    </w:p>
    <w:p w14:paraId="05B634D6" w14:textId="77777777" w:rsidR="00DA6205" w:rsidRPr="00B40826" w:rsidRDefault="00DA6205" w:rsidP="001A54E4">
      <w:pPr>
        <w:spacing w:line="360" w:lineRule="auto"/>
        <w:rPr>
          <w:rFonts w:ascii="Palatino Linotype" w:hAnsi="Palatino Linotype" w:cs="Times New Roman"/>
          <w:sz w:val="20"/>
          <w:szCs w:val="24"/>
        </w:rPr>
      </w:pPr>
    </w:p>
    <w:p w14:paraId="08D2E4DD" w14:textId="77777777" w:rsidR="006277F2" w:rsidRPr="00B40826" w:rsidRDefault="006277F2">
      <w:pPr>
        <w:rPr>
          <w:rFonts w:ascii="Palatino Linotype" w:hAnsi="Palatino Linotype" w:cs="Times New Roman"/>
          <w:sz w:val="20"/>
          <w:szCs w:val="24"/>
        </w:rPr>
      </w:pPr>
      <w:r w:rsidRPr="00B40826">
        <w:rPr>
          <w:rFonts w:ascii="Palatino Linotype" w:hAnsi="Palatino Linotype" w:cs="Times New Roman"/>
          <w:sz w:val="20"/>
          <w:szCs w:val="24"/>
        </w:rPr>
        <w:br w:type="page"/>
      </w:r>
    </w:p>
    <w:p w14:paraId="3CAD9B52" w14:textId="2CE3E011" w:rsidR="006277F2" w:rsidRPr="00B40826" w:rsidRDefault="00A6321F" w:rsidP="005019D0">
      <w:pPr>
        <w:spacing w:line="360" w:lineRule="auto"/>
        <w:ind w:firstLine="720"/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</w:pPr>
      <w:r w:rsidRPr="00B40826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lastRenderedPageBreak/>
        <w:t xml:space="preserve">S3. </w:t>
      </w:r>
      <w:r w:rsidR="00785D21" w:rsidRPr="00B40826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t>Description of p</w:t>
      </w:r>
      <w:r w:rsidR="006277F2" w:rsidRPr="00B40826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t xml:space="preserve">hrase </w:t>
      </w:r>
      <w:r w:rsidR="00785D21" w:rsidRPr="00B40826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t>types and themes</w:t>
      </w:r>
    </w:p>
    <w:p w14:paraId="6DE68EBD" w14:textId="77777777" w:rsidR="004715F6" w:rsidRPr="00B40826" w:rsidRDefault="004715F6" w:rsidP="004715F6">
      <w:pPr>
        <w:spacing w:line="360" w:lineRule="auto"/>
        <w:rPr>
          <w:rFonts w:ascii="Palatino Linotype" w:hAnsi="Palatino Linotype" w:cs="Times New Roman"/>
          <w:b/>
          <w:sz w:val="20"/>
          <w:szCs w:val="24"/>
          <w:lang w:val="en-US"/>
        </w:rPr>
      </w:pPr>
      <w:r w:rsidRPr="00B40826">
        <w:rPr>
          <w:rFonts w:ascii="Palatino Linotype" w:hAnsi="Palatino Linotype" w:cs="Times New Roman"/>
          <w:b/>
          <w:sz w:val="20"/>
          <w:szCs w:val="24"/>
          <w:lang w:val="en-US"/>
        </w:rPr>
        <w:t>Theme similarity matrix</w:t>
      </w:r>
    </w:p>
    <w:p w14:paraId="40FEE737" w14:textId="10E53FBB" w:rsidR="004715F6" w:rsidRPr="00B40826" w:rsidRDefault="004715F6" w:rsidP="00B40520">
      <w:pPr>
        <w:rPr>
          <w:rFonts w:ascii="Palatino Linotype" w:hAnsi="Palatino Linotype" w:cs="Times New Roman"/>
          <w:sz w:val="20"/>
          <w:szCs w:val="24"/>
        </w:rPr>
      </w:pPr>
      <w:r w:rsidRPr="00B40826">
        <w:rPr>
          <w:rFonts w:ascii="Palatino Linotype" w:hAnsi="Palatino Linotype" w:cs="Times New Roman"/>
          <w:sz w:val="20"/>
          <w:szCs w:val="24"/>
        </w:rPr>
        <w:t>Theme similarity matrix include</w:t>
      </w:r>
      <w:r w:rsidR="005B1673">
        <w:rPr>
          <w:rFonts w:ascii="Palatino Linotype" w:hAnsi="Palatino Linotype" w:cs="Times New Roman"/>
          <w:sz w:val="20"/>
          <w:szCs w:val="24"/>
        </w:rPr>
        <w:t>d separately as file ‘CSV</w:t>
      </w:r>
      <w:r w:rsidR="008B2D30" w:rsidRPr="00B40826">
        <w:rPr>
          <w:rFonts w:ascii="Palatino Linotype" w:hAnsi="Palatino Linotype" w:cs="Times New Roman"/>
          <w:sz w:val="20"/>
          <w:szCs w:val="24"/>
        </w:rPr>
        <w:t>_</w:t>
      </w:r>
      <w:r w:rsidR="005843B0" w:rsidRPr="00B40826">
        <w:rPr>
          <w:rFonts w:ascii="Palatino Linotype" w:hAnsi="Palatino Linotype" w:cs="Times New Roman"/>
          <w:sz w:val="20"/>
          <w:szCs w:val="24"/>
        </w:rPr>
        <w:t>S2_</w:t>
      </w:r>
      <w:r w:rsidR="008B2D30" w:rsidRPr="00B40826">
        <w:rPr>
          <w:rFonts w:ascii="Palatino Linotype" w:hAnsi="Palatino Linotype" w:cs="Times New Roman"/>
          <w:sz w:val="20"/>
          <w:szCs w:val="24"/>
        </w:rPr>
        <w:t>PhraseThemeMatrix.csv’</w:t>
      </w:r>
    </w:p>
    <w:p w14:paraId="6FA37C5A" w14:textId="77777777" w:rsidR="004715F6" w:rsidRPr="00B40826" w:rsidRDefault="004715F6" w:rsidP="005019D0">
      <w:pPr>
        <w:spacing w:line="360" w:lineRule="auto"/>
        <w:rPr>
          <w:rFonts w:ascii="Palatino Linotype" w:hAnsi="Palatino Linotype" w:cs="Times New Roman"/>
          <w:b/>
          <w:sz w:val="20"/>
          <w:szCs w:val="24"/>
        </w:rPr>
      </w:pPr>
    </w:p>
    <w:p w14:paraId="1053DEEE" w14:textId="60742A6E" w:rsidR="00956089" w:rsidRPr="00B40826" w:rsidRDefault="003544F2" w:rsidP="005019D0">
      <w:pPr>
        <w:spacing w:line="360" w:lineRule="auto"/>
        <w:rPr>
          <w:rFonts w:ascii="Palatino Linotype" w:hAnsi="Palatino Linotype" w:cs="Times New Roman"/>
          <w:b/>
          <w:sz w:val="20"/>
          <w:szCs w:val="24"/>
        </w:rPr>
      </w:pPr>
      <w:r w:rsidRPr="00B40826">
        <w:rPr>
          <w:rFonts w:ascii="Palatino Linotype" w:hAnsi="Palatino Linotype" w:cs="Times New Roman"/>
          <w:b/>
          <w:sz w:val="20"/>
          <w:szCs w:val="24"/>
        </w:rPr>
        <w:t xml:space="preserve">Table S3.1. </w:t>
      </w:r>
      <w:r w:rsidR="008D56F9" w:rsidRPr="00B40826">
        <w:rPr>
          <w:rFonts w:ascii="Palatino Linotype" w:hAnsi="Palatino Linotype" w:cs="Times New Roman"/>
          <w:sz w:val="20"/>
          <w:szCs w:val="24"/>
        </w:rPr>
        <w:t>The typical unit sequence (set median) for each p</w:t>
      </w:r>
      <w:r w:rsidRPr="00B40826">
        <w:rPr>
          <w:rFonts w:ascii="Palatino Linotype" w:hAnsi="Palatino Linotype" w:cs="Times New Roman"/>
          <w:sz w:val="20"/>
          <w:szCs w:val="24"/>
        </w:rPr>
        <w:t xml:space="preserve">hrase </w:t>
      </w:r>
      <w:r w:rsidR="008D56F9" w:rsidRPr="00B40826">
        <w:rPr>
          <w:rFonts w:ascii="Palatino Linotype" w:hAnsi="Palatino Linotype" w:cs="Times New Roman"/>
          <w:sz w:val="20"/>
          <w:szCs w:val="24"/>
        </w:rPr>
        <w:t xml:space="preserve">type per </w:t>
      </w:r>
      <w:r w:rsidRPr="00B40826">
        <w:rPr>
          <w:rFonts w:ascii="Palatino Linotype" w:hAnsi="Palatino Linotype" w:cs="Times New Roman"/>
          <w:sz w:val="20"/>
          <w:szCs w:val="24"/>
        </w:rPr>
        <w:t>location and year</w:t>
      </w:r>
      <w:r w:rsidR="00B02BC1" w:rsidRPr="00B40826">
        <w:rPr>
          <w:rFonts w:ascii="Palatino Linotype" w:hAnsi="Palatino Linotype" w:cs="Times New Roman"/>
          <w:sz w:val="20"/>
          <w:szCs w:val="24"/>
        </w:rPr>
        <w:t xml:space="preserve">. </w:t>
      </w:r>
      <w:r w:rsidR="00157EA6" w:rsidRPr="00B40826">
        <w:rPr>
          <w:rFonts w:ascii="Palatino Linotype" w:hAnsi="Palatino Linotype" w:cs="Times New Roman"/>
          <w:sz w:val="20"/>
          <w:szCs w:val="24"/>
        </w:rPr>
        <w:t xml:space="preserve">Within-set similarity </w:t>
      </w:r>
      <w:r w:rsidR="00112E3D" w:rsidRPr="00B40826">
        <w:rPr>
          <w:rFonts w:ascii="Palatino Linotype" w:hAnsi="Palatino Linotype" w:cs="Times New Roman"/>
          <w:sz w:val="20"/>
          <w:szCs w:val="24"/>
        </w:rPr>
        <w:t>reveals</w:t>
      </w:r>
      <w:r w:rsidR="00157EA6" w:rsidRPr="00B40826">
        <w:rPr>
          <w:rFonts w:ascii="Palatino Linotype" w:hAnsi="Palatino Linotype" w:cs="Times New Roman"/>
          <w:sz w:val="20"/>
          <w:szCs w:val="24"/>
        </w:rPr>
        <w:t xml:space="preserve"> the similarity of unit sequences within a phrase type</w:t>
      </w:r>
      <w:r w:rsidR="008B3460" w:rsidRPr="00B40826">
        <w:rPr>
          <w:rFonts w:ascii="Palatino Linotype" w:hAnsi="Palatino Linotype" w:cs="Times New Roman"/>
          <w:sz w:val="20"/>
          <w:szCs w:val="24"/>
        </w:rPr>
        <w:t xml:space="preserve"> (between 0, no similarity, </w:t>
      </w:r>
      <w:r w:rsidR="00EE5CBC" w:rsidRPr="00B40826">
        <w:rPr>
          <w:rFonts w:ascii="Palatino Linotype" w:hAnsi="Palatino Linotype" w:cs="Times New Roman"/>
          <w:sz w:val="20"/>
          <w:szCs w:val="24"/>
        </w:rPr>
        <w:t>and 1</w:t>
      </w:r>
      <w:r w:rsidR="008B3460" w:rsidRPr="00B40826">
        <w:rPr>
          <w:rFonts w:ascii="Palatino Linotype" w:hAnsi="Palatino Linotype" w:cs="Times New Roman"/>
          <w:sz w:val="20"/>
          <w:szCs w:val="24"/>
        </w:rPr>
        <w:t>, complete similarity</w:t>
      </w:r>
      <w:r w:rsidR="00EE5CBC" w:rsidRPr="00B40826">
        <w:rPr>
          <w:rFonts w:ascii="Palatino Linotype" w:hAnsi="Palatino Linotype" w:cs="Times New Roman"/>
          <w:sz w:val="20"/>
          <w:szCs w:val="24"/>
        </w:rPr>
        <w:t>)</w:t>
      </w:r>
      <w:r w:rsidR="00157EA6" w:rsidRPr="00B40826">
        <w:rPr>
          <w:rFonts w:ascii="Palatino Linotype" w:hAnsi="Palatino Linotype" w:cs="Times New Roman"/>
          <w:sz w:val="20"/>
          <w:szCs w:val="24"/>
        </w:rPr>
        <w:t xml:space="preserve">. </w:t>
      </w:r>
      <w:r w:rsidR="008D56F9" w:rsidRPr="00B40826">
        <w:rPr>
          <w:rFonts w:ascii="Palatino Linotype" w:hAnsi="Palatino Linotype" w:cs="Times New Roman"/>
          <w:sz w:val="20"/>
          <w:szCs w:val="24"/>
        </w:rPr>
        <w:t>N</w:t>
      </w:r>
      <w:r w:rsidR="00622704">
        <w:rPr>
          <w:rFonts w:ascii="Palatino Linotype" w:hAnsi="Palatino Linotype" w:cs="Times New Roman"/>
          <w:sz w:val="20"/>
          <w:szCs w:val="24"/>
        </w:rPr>
        <w:t xml:space="preserve"> </w:t>
      </w:r>
      <w:r w:rsidR="008D56F9" w:rsidRPr="00B40826">
        <w:rPr>
          <w:rFonts w:ascii="Palatino Linotype" w:hAnsi="Palatino Linotype" w:cs="Times New Roman"/>
          <w:sz w:val="20"/>
          <w:szCs w:val="24"/>
        </w:rPr>
        <w:t>=</w:t>
      </w:r>
      <w:r w:rsidR="00622704">
        <w:rPr>
          <w:rFonts w:ascii="Palatino Linotype" w:hAnsi="Palatino Linotype" w:cs="Times New Roman"/>
          <w:sz w:val="20"/>
          <w:szCs w:val="24"/>
        </w:rPr>
        <w:t xml:space="preserve"> </w:t>
      </w:r>
      <w:r w:rsidR="008D56F9" w:rsidRPr="00B40826">
        <w:rPr>
          <w:rFonts w:ascii="Palatino Linotype" w:hAnsi="Palatino Linotype" w:cs="Times New Roman"/>
          <w:sz w:val="20"/>
          <w:szCs w:val="24"/>
        </w:rPr>
        <w:t xml:space="preserve">sample size. </w:t>
      </w:r>
      <w:r w:rsidR="000D124E" w:rsidRPr="00B40826">
        <w:rPr>
          <w:rFonts w:ascii="Palatino Linotype" w:hAnsi="Palatino Linotype" w:cs="Times New Roman"/>
          <w:sz w:val="20"/>
          <w:szCs w:val="24"/>
        </w:rPr>
        <w:t xml:space="preserve">Location key: </w:t>
      </w:r>
      <w:r w:rsidR="00B02BC1" w:rsidRPr="00B40826">
        <w:rPr>
          <w:rFonts w:ascii="Palatino Linotype" w:hAnsi="Palatino Linotype" w:cs="Times New Roman"/>
          <w:sz w:val="20"/>
          <w:szCs w:val="24"/>
        </w:rPr>
        <w:t>NZ = New Zealand, NC = New Caledonia, EA = East Australia.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887"/>
        <w:gridCol w:w="796"/>
        <w:gridCol w:w="677"/>
        <w:gridCol w:w="1205"/>
        <w:gridCol w:w="4386"/>
        <w:gridCol w:w="1116"/>
      </w:tblGrid>
      <w:tr w:rsidR="006E65AE" w:rsidRPr="00FD166D" w14:paraId="050E2D8B" w14:textId="77777777" w:rsidTr="00B40826">
        <w:tc>
          <w:tcPr>
            <w:tcW w:w="900" w:type="dxa"/>
            <w:vAlign w:val="center"/>
          </w:tcPr>
          <w:p w14:paraId="578A72BA" w14:textId="34B473ED" w:rsidR="006E65AE" w:rsidRPr="00FD166D" w:rsidRDefault="008D56F9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Theme</w:t>
            </w:r>
          </w:p>
        </w:tc>
        <w:tc>
          <w:tcPr>
            <w:tcW w:w="804" w:type="dxa"/>
            <w:vAlign w:val="center"/>
          </w:tcPr>
          <w:p w14:paraId="75601F36" w14:textId="64AEC54E" w:rsidR="006E65AE" w:rsidRPr="00FD166D" w:rsidRDefault="00182612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Phrase type</w:t>
            </w:r>
          </w:p>
        </w:tc>
        <w:tc>
          <w:tcPr>
            <w:tcW w:w="696" w:type="dxa"/>
            <w:vAlign w:val="center"/>
          </w:tcPr>
          <w:p w14:paraId="2FB82194" w14:textId="10DE0018" w:rsidR="006E65AE" w:rsidRPr="00FD166D" w:rsidRDefault="008D56F9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N</w:t>
            </w:r>
          </w:p>
        </w:tc>
        <w:tc>
          <w:tcPr>
            <w:tcW w:w="856" w:type="dxa"/>
            <w:vAlign w:val="center"/>
          </w:tcPr>
          <w:p w14:paraId="039A4C10" w14:textId="422BFDC8" w:rsidR="006E65AE" w:rsidRPr="00FD166D" w:rsidRDefault="00182612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Location/year present</w:t>
            </w:r>
          </w:p>
        </w:tc>
        <w:tc>
          <w:tcPr>
            <w:tcW w:w="4679" w:type="dxa"/>
            <w:vAlign w:val="center"/>
          </w:tcPr>
          <w:p w14:paraId="5164B596" w14:textId="3B7C6FCB" w:rsidR="006E65AE" w:rsidRPr="00FD166D" w:rsidRDefault="00E3257C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Set median unit sequence</w:t>
            </w:r>
          </w:p>
        </w:tc>
        <w:tc>
          <w:tcPr>
            <w:tcW w:w="1132" w:type="dxa"/>
            <w:vAlign w:val="center"/>
          </w:tcPr>
          <w:p w14:paraId="1F97290A" w14:textId="7769E269" w:rsidR="006E65AE" w:rsidRPr="00FD166D" w:rsidRDefault="006E65AE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W</w:t>
            </w:r>
            <w:r w:rsidR="00967594" w:rsidRPr="00FD166D">
              <w:rPr>
                <w:rFonts w:ascii="Palatino Linotype" w:hAnsi="Palatino Linotype" w:cs="Times New Roman"/>
                <w:b/>
                <w:sz w:val="16"/>
                <w:szCs w:val="20"/>
                <w:lang w:val="en-US"/>
              </w:rPr>
              <w:t>ithin-set similarity</w:t>
            </w:r>
          </w:p>
        </w:tc>
      </w:tr>
      <w:tr w:rsidR="002C4628" w:rsidRPr="00FD166D" w14:paraId="5211A2EF" w14:textId="77777777" w:rsidTr="00B40826">
        <w:tc>
          <w:tcPr>
            <w:tcW w:w="900" w:type="dxa"/>
            <w:vMerge w:val="restart"/>
            <w:vAlign w:val="center"/>
          </w:tcPr>
          <w:p w14:paraId="0BF5D6DC" w14:textId="2FFFAC76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</w:t>
            </w:r>
          </w:p>
        </w:tc>
        <w:tc>
          <w:tcPr>
            <w:tcW w:w="804" w:type="dxa"/>
            <w:vMerge w:val="restart"/>
            <w:vAlign w:val="center"/>
          </w:tcPr>
          <w:p w14:paraId="71407396" w14:textId="5D2AAF87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</w:t>
            </w:r>
          </w:p>
        </w:tc>
        <w:tc>
          <w:tcPr>
            <w:tcW w:w="696" w:type="dxa"/>
            <w:vAlign w:val="center"/>
          </w:tcPr>
          <w:p w14:paraId="01B1DC08" w14:textId="7B5A619A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05</w:t>
            </w:r>
          </w:p>
        </w:tc>
        <w:tc>
          <w:tcPr>
            <w:tcW w:w="856" w:type="dxa"/>
            <w:vAlign w:val="center"/>
          </w:tcPr>
          <w:p w14:paraId="509F2E23" w14:textId="03E285A9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05B9DD3E" w14:textId="65417CF9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od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l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od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</w:t>
            </w:r>
          </w:p>
        </w:tc>
        <w:tc>
          <w:tcPr>
            <w:tcW w:w="1132" w:type="dxa"/>
            <w:vMerge w:val="restart"/>
            <w:vAlign w:val="center"/>
          </w:tcPr>
          <w:p w14:paraId="466955E9" w14:textId="19CCE892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39</w:t>
            </w:r>
          </w:p>
        </w:tc>
      </w:tr>
      <w:tr w:rsidR="002C4628" w:rsidRPr="00FD166D" w14:paraId="29C3B321" w14:textId="77777777" w:rsidTr="00B40826">
        <w:tc>
          <w:tcPr>
            <w:tcW w:w="900" w:type="dxa"/>
            <w:vMerge/>
            <w:vAlign w:val="center"/>
          </w:tcPr>
          <w:p w14:paraId="2A9110E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1A4261AF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7FAA4266" w14:textId="39E2D157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1</w:t>
            </w:r>
          </w:p>
        </w:tc>
        <w:tc>
          <w:tcPr>
            <w:tcW w:w="856" w:type="dxa"/>
            <w:vAlign w:val="center"/>
          </w:tcPr>
          <w:p w14:paraId="41C23C5D" w14:textId="0AC524A8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5392989F" w14:textId="72641ED4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od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l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od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</w:t>
            </w:r>
          </w:p>
        </w:tc>
        <w:tc>
          <w:tcPr>
            <w:tcW w:w="1132" w:type="dxa"/>
            <w:vMerge/>
            <w:vAlign w:val="center"/>
          </w:tcPr>
          <w:p w14:paraId="39F5E7A0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569C838A" w14:textId="77777777" w:rsidTr="00B40826">
        <w:tc>
          <w:tcPr>
            <w:tcW w:w="900" w:type="dxa"/>
            <w:vMerge/>
            <w:vAlign w:val="center"/>
          </w:tcPr>
          <w:p w14:paraId="65C056D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1ECF71B6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174A082B" w14:textId="4E6C51C9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2</w:t>
            </w:r>
          </w:p>
        </w:tc>
        <w:tc>
          <w:tcPr>
            <w:tcW w:w="856" w:type="dxa"/>
            <w:vAlign w:val="center"/>
          </w:tcPr>
          <w:p w14:paraId="0E28242E" w14:textId="22283555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vAlign w:val="center"/>
          </w:tcPr>
          <w:p w14:paraId="3500A1EC" w14:textId="4CEDD6EB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l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a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</w:t>
            </w:r>
          </w:p>
        </w:tc>
        <w:tc>
          <w:tcPr>
            <w:tcW w:w="1132" w:type="dxa"/>
            <w:vMerge/>
            <w:vAlign w:val="center"/>
          </w:tcPr>
          <w:p w14:paraId="7450B0D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76AE4BF9" w14:textId="77777777" w:rsidTr="00B40826">
        <w:tc>
          <w:tcPr>
            <w:tcW w:w="900" w:type="dxa"/>
            <w:vMerge w:val="restart"/>
            <w:vAlign w:val="center"/>
          </w:tcPr>
          <w:p w14:paraId="09A49C1F" w14:textId="7E87F544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</w:t>
            </w:r>
          </w:p>
        </w:tc>
        <w:tc>
          <w:tcPr>
            <w:tcW w:w="804" w:type="dxa"/>
            <w:vMerge w:val="restart"/>
            <w:vAlign w:val="center"/>
          </w:tcPr>
          <w:p w14:paraId="0B05F6F4" w14:textId="499CBC90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</w:t>
            </w:r>
          </w:p>
        </w:tc>
        <w:tc>
          <w:tcPr>
            <w:tcW w:w="696" w:type="dxa"/>
            <w:vAlign w:val="center"/>
          </w:tcPr>
          <w:p w14:paraId="425738F4" w14:textId="7D4A931B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7</w:t>
            </w:r>
          </w:p>
        </w:tc>
        <w:tc>
          <w:tcPr>
            <w:tcW w:w="856" w:type="dxa"/>
            <w:vAlign w:val="center"/>
          </w:tcPr>
          <w:p w14:paraId="7EDFB020" w14:textId="4A1D0E84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6674B262" w14:textId="4212EBE1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am(l), a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</w:t>
            </w:r>
          </w:p>
        </w:tc>
        <w:tc>
          <w:tcPr>
            <w:tcW w:w="1132" w:type="dxa"/>
            <w:vMerge w:val="restart"/>
            <w:vAlign w:val="center"/>
          </w:tcPr>
          <w:p w14:paraId="25EC560F" w14:textId="585ACBA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83</w:t>
            </w:r>
          </w:p>
        </w:tc>
      </w:tr>
      <w:tr w:rsidR="002C4628" w:rsidRPr="00FD166D" w14:paraId="002E3149" w14:textId="77777777" w:rsidTr="00B40826">
        <w:tc>
          <w:tcPr>
            <w:tcW w:w="900" w:type="dxa"/>
            <w:vMerge/>
            <w:vAlign w:val="center"/>
          </w:tcPr>
          <w:p w14:paraId="7F1E7AFB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4F60D8C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16861C4" w14:textId="15EEB783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</w:t>
            </w:r>
          </w:p>
        </w:tc>
        <w:tc>
          <w:tcPr>
            <w:tcW w:w="856" w:type="dxa"/>
            <w:vAlign w:val="center"/>
          </w:tcPr>
          <w:p w14:paraId="2C7B8D7F" w14:textId="57C2C92D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1AF00D31" w14:textId="441DEA11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  <w:t>modhs</w:t>
            </w:r>
            <w:proofErr w:type="spellEnd"/>
            <w:r w:rsidRPr="00FD166D"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  <w:t xml:space="preserve">, am, </w:t>
            </w:r>
            <w:proofErr w:type="spellStart"/>
            <w:r w:rsidRPr="00FD166D"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  <w:t>gw</w:t>
            </w:r>
            <w:proofErr w:type="spellEnd"/>
            <w:r w:rsidRPr="00FD166D"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  <w:t>gw</w:t>
            </w:r>
            <w:proofErr w:type="spellEnd"/>
            <w:r w:rsidRPr="00FD166D"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  <w:t>(l)</w:t>
            </w:r>
          </w:p>
        </w:tc>
        <w:tc>
          <w:tcPr>
            <w:tcW w:w="1132" w:type="dxa"/>
            <w:vMerge/>
            <w:vAlign w:val="center"/>
          </w:tcPr>
          <w:p w14:paraId="0636D24B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46F2E740" w14:textId="77777777" w:rsidTr="00B40826">
        <w:tc>
          <w:tcPr>
            <w:tcW w:w="900" w:type="dxa"/>
            <w:vMerge/>
            <w:vAlign w:val="center"/>
          </w:tcPr>
          <w:p w14:paraId="5433C71F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616AC52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81A61A7" w14:textId="6447C241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</w:t>
            </w:r>
          </w:p>
        </w:tc>
        <w:tc>
          <w:tcPr>
            <w:tcW w:w="856" w:type="dxa"/>
            <w:vAlign w:val="center"/>
          </w:tcPr>
          <w:p w14:paraId="07212082" w14:textId="66AC9A6A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vAlign w:val="center"/>
          </w:tcPr>
          <w:p w14:paraId="1CE8D0BA" w14:textId="4C3CE6EA" w:rsidR="002C4628" w:rsidRPr="00FD166D" w:rsidRDefault="007D7D6F" w:rsidP="00C44BFC">
            <w:pPr>
              <w:pStyle w:val="HTMLPreformatted"/>
              <w:shd w:val="clear" w:color="auto" w:fill="FFFFFF"/>
              <w:wordWrap w:val="0"/>
              <w:spacing w:line="225" w:lineRule="atLeast"/>
              <w:jc w:val="center"/>
              <w:rPr>
                <w:rStyle w:val="gnkrckgcgsb"/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</w:pPr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 xml:space="preserve">am(l), am, </w:t>
            </w:r>
            <w:proofErr w:type="spellStart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gw</w:t>
            </w:r>
            <w:proofErr w:type="spellEnd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 xml:space="preserve">, </w:t>
            </w:r>
            <w:proofErr w:type="spellStart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gw</w:t>
            </w:r>
            <w:proofErr w:type="spellEnd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(l)</w:t>
            </w:r>
          </w:p>
        </w:tc>
        <w:tc>
          <w:tcPr>
            <w:tcW w:w="1132" w:type="dxa"/>
            <w:vMerge/>
            <w:vAlign w:val="center"/>
          </w:tcPr>
          <w:p w14:paraId="2A9C3D9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289B2E85" w14:textId="77777777" w:rsidTr="00B40826">
        <w:tc>
          <w:tcPr>
            <w:tcW w:w="900" w:type="dxa"/>
            <w:vMerge w:val="restart"/>
            <w:vAlign w:val="center"/>
          </w:tcPr>
          <w:p w14:paraId="17A57716" w14:textId="4849315D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</w:t>
            </w:r>
          </w:p>
        </w:tc>
        <w:tc>
          <w:tcPr>
            <w:tcW w:w="804" w:type="dxa"/>
            <w:vMerge w:val="restart"/>
            <w:vAlign w:val="center"/>
          </w:tcPr>
          <w:p w14:paraId="41D6428F" w14:textId="1CFAB715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</w:t>
            </w:r>
          </w:p>
        </w:tc>
        <w:tc>
          <w:tcPr>
            <w:tcW w:w="696" w:type="dxa"/>
            <w:vAlign w:val="center"/>
          </w:tcPr>
          <w:p w14:paraId="0BE1AC31" w14:textId="5F6A1A3C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0</w:t>
            </w:r>
          </w:p>
        </w:tc>
        <w:tc>
          <w:tcPr>
            <w:tcW w:w="856" w:type="dxa"/>
            <w:vAlign w:val="center"/>
          </w:tcPr>
          <w:p w14:paraId="53C4514C" w14:textId="06ACB0E6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2D6FB949" w14:textId="7C32A123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w, w, w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w, w, w, w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</w:p>
        </w:tc>
        <w:tc>
          <w:tcPr>
            <w:tcW w:w="1132" w:type="dxa"/>
            <w:vMerge w:val="restart"/>
            <w:vAlign w:val="center"/>
          </w:tcPr>
          <w:p w14:paraId="3223F5D8" w14:textId="2193FEF9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55</w:t>
            </w:r>
          </w:p>
        </w:tc>
      </w:tr>
      <w:tr w:rsidR="002C4628" w:rsidRPr="00FD166D" w14:paraId="723961BF" w14:textId="77777777" w:rsidTr="00B40826">
        <w:tc>
          <w:tcPr>
            <w:tcW w:w="900" w:type="dxa"/>
            <w:vMerge/>
            <w:vAlign w:val="center"/>
          </w:tcPr>
          <w:p w14:paraId="354215CB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434AE1F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2ACAA22F" w14:textId="0B5A4A15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8</w:t>
            </w:r>
          </w:p>
        </w:tc>
        <w:tc>
          <w:tcPr>
            <w:tcW w:w="856" w:type="dxa"/>
            <w:vAlign w:val="center"/>
          </w:tcPr>
          <w:p w14:paraId="3ABCB16D" w14:textId="2A0B199C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73EF7FF5" w14:textId="6C6D11C6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w, w, w, w, w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</w:p>
        </w:tc>
        <w:tc>
          <w:tcPr>
            <w:tcW w:w="1132" w:type="dxa"/>
            <w:vMerge/>
            <w:vAlign w:val="center"/>
          </w:tcPr>
          <w:p w14:paraId="460CC04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7B2F69F8" w14:textId="77777777" w:rsidTr="00B40826">
        <w:tc>
          <w:tcPr>
            <w:tcW w:w="900" w:type="dxa"/>
            <w:vMerge/>
            <w:vAlign w:val="center"/>
          </w:tcPr>
          <w:p w14:paraId="792ACEB4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7A48C1BA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43D03F7" w14:textId="158DD61B" w:rsidR="002C4628" w:rsidRPr="00FD166D" w:rsidRDefault="00697ED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42</w:t>
            </w:r>
          </w:p>
        </w:tc>
        <w:tc>
          <w:tcPr>
            <w:tcW w:w="856" w:type="dxa"/>
            <w:vAlign w:val="center"/>
          </w:tcPr>
          <w:p w14:paraId="43CDFD43" w14:textId="06E2360A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5079C7B5" w14:textId="465989A1" w:rsidR="002C4628" w:rsidRPr="00FD166D" w:rsidRDefault="00697ED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6AEF58D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2E41DA69" w14:textId="77777777" w:rsidTr="00B40826">
        <w:tc>
          <w:tcPr>
            <w:tcW w:w="900" w:type="dxa"/>
            <w:vMerge/>
            <w:vAlign w:val="center"/>
          </w:tcPr>
          <w:p w14:paraId="523668BE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0C5D2A2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6D26C792" w14:textId="27C4CD96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8</w:t>
            </w:r>
          </w:p>
        </w:tc>
        <w:tc>
          <w:tcPr>
            <w:tcW w:w="856" w:type="dxa"/>
            <w:vAlign w:val="center"/>
          </w:tcPr>
          <w:p w14:paraId="03C32F18" w14:textId="2F3FD23C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vAlign w:val="center"/>
          </w:tcPr>
          <w:p w14:paraId="71F2535A" w14:textId="6228ED4D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</w:p>
        </w:tc>
        <w:tc>
          <w:tcPr>
            <w:tcW w:w="1132" w:type="dxa"/>
            <w:vMerge/>
            <w:vAlign w:val="center"/>
          </w:tcPr>
          <w:p w14:paraId="7874A744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2934F459" w14:textId="77777777" w:rsidTr="00B40826">
        <w:tc>
          <w:tcPr>
            <w:tcW w:w="900" w:type="dxa"/>
            <w:vMerge/>
            <w:vAlign w:val="center"/>
          </w:tcPr>
          <w:p w14:paraId="320F0D2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06778A60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3304411E" w14:textId="43E08765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71</w:t>
            </w:r>
          </w:p>
        </w:tc>
        <w:tc>
          <w:tcPr>
            <w:tcW w:w="856" w:type="dxa"/>
            <w:vAlign w:val="center"/>
          </w:tcPr>
          <w:p w14:paraId="4542F73C" w14:textId="3E710EE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3513A2BF" w14:textId="6321A428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q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4D574D15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6D6AB82D" w14:textId="77777777" w:rsidTr="00B40826">
        <w:tc>
          <w:tcPr>
            <w:tcW w:w="900" w:type="dxa"/>
            <w:vMerge/>
            <w:vAlign w:val="center"/>
          </w:tcPr>
          <w:p w14:paraId="74D91F3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488F6ED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419B7995" w14:textId="44B7E7BA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7</w:t>
            </w:r>
          </w:p>
        </w:tc>
        <w:tc>
          <w:tcPr>
            <w:tcW w:w="856" w:type="dxa"/>
            <w:vAlign w:val="center"/>
          </w:tcPr>
          <w:p w14:paraId="0494164F" w14:textId="12559C39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40288B9F" w14:textId="71E7D418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w, w, w, w, w, w, m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w, w, w, w, w, w, m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6E81321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3FED9A97" w14:textId="77777777" w:rsidTr="00B40826">
        <w:tc>
          <w:tcPr>
            <w:tcW w:w="900" w:type="dxa"/>
            <w:vMerge/>
            <w:vAlign w:val="center"/>
          </w:tcPr>
          <w:p w14:paraId="64546FFE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 w:val="restart"/>
            <w:vAlign w:val="center"/>
          </w:tcPr>
          <w:p w14:paraId="16594EA6" w14:textId="66FC8F1E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b</w:t>
            </w:r>
          </w:p>
        </w:tc>
        <w:tc>
          <w:tcPr>
            <w:tcW w:w="696" w:type="dxa"/>
            <w:vAlign w:val="center"/>
          </w:tcPr>
          <w:p w14:paraId="52490AC0" w14:textId="6764E613" w:rsidR="002C4628" w:rsidRPr="00FD166D" w:rsidRDefault="003354A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7</w:t>
            </w:r>
          </w:p>
        </w:tc>
        <w:tc>
          <w:tcPr>
            <w:tcW w:w="856" w:type="dxa"/>
            <w:vAlign w:val="center"/>
          </w:tcPr>
          <w:p w14:paraId="7B2AF4F1" w14:textId="7956E42F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3A03BC0F" w14:textId="03F65185" w:rsidR="002C4628" w:rsidRPr="00FD166D" w:rsidRDefault="003354A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</w:p>
        </w:tc>
        <w:tc>
          <w:tcPr>
            <w:tcW w:w="1132" w:type="dxa"/>
            <w:vMerge w:val="restart"/>
            <w:vAlign w:val="center"/>
          </w:tcPr>
          <w:p w14:paraId="3C5264B0" w14:textId="5AADA596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54</w:t>
            </w:r>
          </w:p>
        </w:tc>
      </w:tr>
      <w:tr w:rsidR="002C4628" w:rsidRPr="00FD166D" w14:paraId="5E3A14F2" w14:textId="77777777" w:rsidTr="00B40826">
        <w:tc>
          <w:tcPr>
            <w:tcW w:w="900" w:type="dxa"/>
            <w:vMerge/>
            <w:vAlign w:val="center"/>
          </w:tcPr>
          <w:p w14:paraId="36B2B57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00E897EF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76196F68" w14:textId="220DE459" w:rsidR="002C4628" w:rsidRPr="00FD166D" w:rsidRDefault="007D7D6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2</w:t>
            </w:r>
          </w:p>
        </w:tc>
        <w:tc>
          <w:tcPr>
            <w:tcW w:w="856" w:type="dxa"/>
            <w:vAlign w:val="center"/>
          </w:tcPr>
          <w:p w14:paraId="48D3E2D7" w14:textId="157CE918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03B23371" w14:textId="32146728" w:rsidR="002C4628" w:rsidRPr="00FD166D" w:rsidRDefault="007D7D6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666C27A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3D67C1E3" w14:textId="77777777" w:rsidTr="00B40826">
        <w:tc>
          <w:tcPr>
            <w:tcW w:w="900" w:type="dxa"/>
            <w:vMerge/>
            <w:vAlign w:val="center"/>
          </w:tcPr>
          <w:p w14:paraId="099830C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2E930E9E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AA48735" w14:textId="5FA746DA" w:rsidR="002C4628" w:rsidRPr="00FD166D" w:rsidRDefault="003354AF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</w:t>
            </w:r>
          </w:p>
        </w:tc>
        <w:tc>
          <w:tcPr>
            <w:tcW w:w="856" w:type="dxa"/>
            <w:vAlign w:val="center"/>
          </w:tcPr>
          <w:p w14:paraId="74E3E4DA" w14:textId="740707AC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65CF6EE9" w14:textId="62707AC0" w:rsidR="002C4628" w:rsidRPr="00FD166D" w:rsidRDefault="003354AF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61DEDA40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6076EB17" w14:textId="77777777" w:rsidTr="00B40826">
        <w:tc>
          <w:tcPr>
            <w:tcW w:w="900" w:type="dxa"/>
            <w:vMerge w:val="restart"/>
            <w:vAlign w:val="center"/>
          </w:tcPr>
          <w:p w14:paraId="195066DA" w14:textId="020B68D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4</w:t>
            </w:r>
          </w:p>
        </w:tc>
        <w:tc>
          <w:tcPr>
            <w:tcW w:w="804" w:type="dxa"/>
            <w:vMerge w:val="restart"/>
            <w:vAlign w:val="center"/>
          </w:tcPr>
          <w:p w14:paraId="3C86846D" w14:textId="594E6124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4</w:t>
            </w:r>
          </w:p>
        </w:tc>
        <w:tc>
          <w:tcPr>
            <w:tcW w:w="696" w:type="dxa"/>
            <w:vAlign w:val="center"/>
          </w:tcPr>
          <w:p w14:paraId="46171A5F" w14:textId="46C48A83" w:rsidR="002C4628" w:rsidRPr="00FD166D" w:rsidRDefault="002E6A52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45</w:t>
            </w:r>
          </w:p>
        </w:tc>
        <w:tc>
          <w:tcPr>
            <w:tcW w:w="856" w:type="dxa"/>
            <w:vAlign w:val="center"/>
          </w:tcPr>
          <w:p w14:paraId="0F930B2A" w14:textId="4CBE360A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171FFB44" w14:textId="2C3C8E2F" w:rsidR="002C4628" w:rsidRPr="00FD166D" w:rsidRDefault="002E6A52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</w:p>
        </w:tc>
        <w:tc>
          <w:tcPr>
            <w:tcW w:w="1132" w:type="dxa"/>
            <w:vMerge w:val="restart"/>
            <w:vAlign w:val="center"/>
          </w:tcPr>
          <w:p w14:paraId="40F70B3D" w14:textId="37E2B59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66</w:t>
            </w:r>
          </w:p>
        </w:tc>
      </w:tr>
      <w:tr w:rsidR="002C4628" w:rsidRPr="00FD166D" w14:paraId="02DDEEF8" w14:textId="77777777" w:rsidTr="00B40826">
        <w:tc>
          <w:tcPr>
            <w:tcW w:w="900" w:type="dxa"/>
            <w:vMerge/>
            <w:vAlign w:val="center"/>
          </w:tcPr>
          <w:p w14:paraId="1B6F46B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16F7ACCD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36ACE64D" w14:textId="712AC6E2" w:rsidR="002C4628" w:rsidRPr="00FD166D" w:rsidRDefault="0042550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9</w:t>
            </w:r>
          </w:p>
        </w:tc>
        <w:tc>
          <w:tcPr>
            <w:tcW w:w="856" w:type="dxa"/>
            <w:vAlign w:val="center"/>
          </w:tcPr>
          <w:p w14:paraId="220BE9CC" w14:textId="382BEE7B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3E14F813" w14:textId="51AC57CD" w:rsidR="002C4628" w:rsidRPr="00FD166D" w:rsidRDefault="0042550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</w:p>
        </w:tc>
        <w:tc>
          <w:tcPr>
            <w:tcW w:w="1132" w:type="dxa"/>
            <w:vMerge/>
            <w:vAlign w:val="center"/>
          </w:tcPr>
          <w:p w14:paraId="457DB6E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3BD286F2" w14:textId="77777777" w:rsidTr="00B40826">
        <w:tc>
          <w:tcPr>
            <w:tcW w:w="900" w:type="dxa"/>
            <w:vMerge/>
            <w:vAlign w:val="center"/>
          </w:tcPr>
          <w:p w14:paraId="7DFDFBC5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13B0B5D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7D3BF980" w14:textId="10CBAFFA" w:rsidR="002C4628" w:rsidRPr="00FD166D" w:rsidRDefault="0042550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</w:t>
            </w:r>
          </w:p>
        </w:tc>
        <w:tc>
          <w:tcPr>
            <w:tcW w:w="856" w:type="dxa"/>
            <w:vAlign w:val="center"/>
          </w:tcPr>
          <w:p w14:paraId="00DF96E5" w14:textId="0868BE2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1CAC782E" w14:textId="363455C8" w:rsidR="002C4628" w:rsidRPr="00FD166D" w:rsidRDefault="0042550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, a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1F8B3DE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6E3F924C" w14:textId="77777777" w:rsidTr="00B40826">
        <w:tc>
          <w:tcPr>
            <w:tcW w:w="900" w:type="dxa"/>
            <w:vMerge/>
            <w:vAlign w:val="center"/>
          </w:tcPr>
          <w:p w14:paraId="2A94B9A4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26A29169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45B131E6" w14:textId="78D1A343" w:rsidR="002C4628" w:rsidRPr="00FD166D" w:rsidRDefault="0042550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1</w:t>
            </w:r>
          </w:p>
        </w:tc>
        <w:tc>
          <w:tcPr>
            <w:tcW w:w="856" w:type="dxa"/>
            <w:vAlign w:val="center"/>
          </w:tcPr>
          <w:p w14:paraId="39D42CB5" w14:textId="35538D0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vAlign w:val="center"/>
          </w:tcPr>
          <w:p w14:paraId="1BC3E1AA" w14:textId="7D9070E0" w:rsidR="002C4628" w:rsidRPr="00FD166D" w:rsidRDefault="0042550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</w:p>
        </w:tc>
        <w:tc>
          <w:tcPr>
            <w:tcW w:w="1132" w:type="dxa"/>
            <w:vMerge/>
            <w:vAlign w:val="center"/>
          </w:tcPr>
          <w:p w14:paraId="44B4FC4B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4DA25854" w14:textId="77777777" w:rsidTr="00B40826">
        <w:tc>
          <w:tcPr>
            <w:tcW w:w="900" w:type="dxa"/>
            <w:vMerge w:val="restart"/>
            <w:vAlign w:val="center"/>
          </w:tcPr>
          <w:p w14:paraId="4D25B995" w14:textId="7C0203F5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</w:t>
            </w:r>
          </w:p>
        </w:tc>
        <w:tc>
          <w:tcPr>
            <w:tcW w:w="804" w:type="dxa"/>
            <w:vMerge w:val="restart"/>
            <w:vAlign w:val="center"/>
          </w:tcPr>
          <w:p w14:paraId="3B4D5602" w14:textId="2EF18AFB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</w:t>
            </w:r>
          </w:p>
        </w:tc>
        <w:tc>
          <w:tcPr>
            <w:tcW w:w="696" w:type="dxa"/>
            <w:vAlign w:val="center"/>
          </w:tcPr>
          <w:p w14:paraId="52CD93EB" w14:textId="740F54B7" w:rsidR="002C4628" w:rsidRPr="00FD166D" w:rsidRDefault="006D076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48</w:t>
            </w:r>
          </w:p>
        </w:tc>
        <w:tc>
          <w:tcPr>
            <w:tcW w:w="856" w:type="dxa"/>
            <w:vAlign w:val="center"/>
          </w:tcPr>
          <w:p w14:paraId="20E94C24" w14:textId="615500A1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311ACA82" w14:textId="73EDB54E" w:rsidR="002C4628" w:rsidRPr="00FD166D" w:rsidRDefault="006D076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</w:p>
        </w:tc>
        <w:tc>
          <w:tcPr>
            <w:tcW w:w="1132" w:type="dxa"/>
            <w:vMerge w:val="restart"/>
            <w:vAlign w:val="center"/>
          </w:tcPr>
          <w:p w14:paraId="6BD7B75D" w14:textId="123E4DE4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28</w:t>
            </w:r>
          </w:p>
        </w:tc>
      </w:tr>
      <w:tr w:rsidR="002C4628" w:rsidRPr="00FD166D" w14:paraId="10D03B6F" w14:textId="77777777" w:rsidTr="00B40826">
        <w:tc>
          <w:tcPr>
            <w:tcW w:w="900" w:type="dxa"/>
            <w:vMerge/>
            <w:vAlign w:val="center"/>
          </w:tcPr>
          <w:p w14:paraId="032A2FA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04730199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4B10FB96" w14:textId="71F11B0B" w:rsidR="002C4628" w:rsidRPr="00FD166D" w:rsidRDefault="00886B39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2</w:t>
            </w:r>
          </w:p>
        </w:tc>
        <w:tc>
          <w:tcPr>
            <w:tcW w:w="856" w:type="dxa"/>
            <w:vAlign w:val="center"/>
          </w:tcPr>
          <w:p w14:paraId="65909261" w14:textId="678281FC" w:rsidR="002C4628" w:rsidRPr="00FD166D" w:rsidRDefault="00C44BFC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 201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B</w:t>
            </w:r>
          </w:p>
        </w:tc>
        <w:tc>
          <w:tcPr>
            <w:tcW w:w="4679" w:type="dxa"/>
            <w:vAlign w:val="center"/>
          </w:tcPr>
          <w:p w14:paraId="764C8F8B" w14:textId="285C8197" w:rsidR="002C4628" w:rsidRPr="00FD166D" w:rsidRDefault="00886B39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r(s)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w</w:t>
            </w:r>
            <w:proofErr w:type="spellEnd"/>
          </w:p>
        </w:tc>
        <w:tc>
          <w:tcPr>
            <w:tcW w:w="1132" w:type="dxa"/>
            <w:vMerge/>
            <w:vAlign w:val="center"/>
          </w:tcPr>
          <w:p w14:paraId="722BAE7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07FE2ADB" w14:textId="77777777" w:rsidTr="00B40826">
        <w:tc>
          <w:tcPr>
            <w:tcW w:w="900" w:type="dxa"/>
            <w:vMerge/>
            <w:vAlign w:val="center"/>
          </w:tcPr>
          <w:p w14:paraId="4536FC2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69736B6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0BEB6FF0" w14:textId="5909E1EB" w:rsidR="002C4628" w:rsidRPr="00FD166D" w:rsidRDefault="00B02DA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46</w:t>
            </w:r>
          </w:p>
        </w:tc>
        <w:tc>
          <w:tcPr>
            <w:tcW w:w="856" w:type="dxa"/>
            <w:vAlign w:val="center"/>
          </w:tcPr>
          <w:p w14:paraId="6231FBCA" w14:textId="3AF574E6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C44BFC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329557AA" w14:textId="6E647885" w:rsidR="002C4628" w:rsidRPr="00FD166D" w:rsidRDefault="00B02DA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</w:t>
            </w:r>
          </w:p>
        </w:tc>
        <w:tc>
          <w:tcPr>
            <w:tcW w:w="1132" w:type="dxa"/>
            <w:vMerge/>
            <w:vAlign w:val="center"/>
          </w:tcPr>
          <w:p w14:paraId="2650E216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101C28CA" w14:textId="77777777" w:rsidTr="00B40826">
        <w:tc>
          <w:tcPr>
            <w:tcW w:w="900" w:type="dxa"/>
            <w:vMerge/>
            <w:vAlign w:val="center"/>
          </w:tcPr>
          <w:p w14:paraId="65D9026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513E49FD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DA95290" w14:textId="316347AF" w:rsidR="002C4628" w:rsidRPr="00FD166D" w:rsidRDefault="00F4167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1</w:t>
            </w:r>
          </w:p>
        </w:tc>
        <w:tc>
          <w:tcPr>
            <w:tcW w:w="856" w:type="dxa"/>
            <w:vAlign w:val="center"/>
          </w:tcPr>
          <w:p w14:paraId="43D14E7B" w14:textId="4889E476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vAlign w:val="center"/>
          </w:tcPr>
          <w:p w14:paraId="4FBC9B4D" w14:textId="2996C6A7" w:rsidR="002C4628" w:rsidRPr="00FD166D" w:rsidRDefault="00F4167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</w:p>
        </w:tc>
        <w:tc>
          <w:tcPr>
            <w:tcW w:w="1132" w:type="dxa"/>
            <w:vMerge/>
            <w:vAlign w:val="center"/>
          </w:tcPr>
          <w:p w14:paraId="119EB1EA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42ABAA4E" w14:textId="77777777" w:rsidTr="00B40826">
        <w:tc>
          <w:tcPr>
            <w:tcW w:w="900" w:type="dxa"/>
            <w:vMerge/>
            <w:vAlign w:val="center"/>
          </w:tcPr>
          <w:p w14:paraId="68237DEF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 w:val="restart"/>
            <w:vAlign w:val="center"/>
          </w:tcPr>
          <w:p w14:paraId="34A3177C" w14:textId="4EAC0D54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b</w:t>
            </w:r>
          </w:p>
        </w:tc>
        <w:tc>
          <w:tcPr>
            <w:tcW w:w="696" w:type="dxa"/>
            <w:vAlign w:val="center"/>
          </w:tcPr>
          <w:p w14:paraId="23E8B895" w14:textId="06DF9D2D" w:rsidR="002C4628" w:rsidRPr="00FD166D" w:rsidRDefault="00F4167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5</w:t>
            </w:r>
          </w:p>
        </w:tc>
        <w:tc>
          <w:tcPr>
            <w:tcW w:w="856" w:type="dxa"/>
            <w:vAlign w:val="center"/>
          </w:tcPr>
          <w:p w14:paraId="6FC8CBD5" w14:textId="6D0E4DCB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054097C7" w14:textId="4123955E" w:rsidR="002C4628" w:rsidRPr="00FD166D" w:rsidRDefault="00F4167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</w:t>
            </w:r>
          </w:p>
        </w:tc>
        <w:tc>
          <w:tcPr>
            <w:tcW w:w="1132" w:type="dxa"/>
            <w:vMerge w:val="restart"/>
            <w:vAlign w:val="center"/>
          </w:tcPr>
          <w:p w14:paraId="1A0B6844" w14:textId="66BADF0D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45</w:t>
            </w:r>
          </w:p>
        </w:tc>
      </w:tr>
      <w:tr w:rsidR="002C4628" w:rsidRPr="00FD166D" w14:paraId="43554006" w14:textId="77777777" w:rsidTr="00B40826">
        <w:tc>
          <w:tcPr>
            <w:tcW w:w="900" w:type="dxa"/>
            <w:vMerge/>
            <w:vAlign w:val="center"/>
          </w:tcPr>
          <w:p w14:paraId="1FADF3AA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6F698E9B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3F90C5F2" w14:textId="2CE50ED4" w:rsidR="002C4628" w:rsidRPr="00FD166D" w:rsidRDefault="00F4167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</w:t>
            </w:r>
          </w:p>
        </w:tc>
        <w:tc>
          <w:tcPr>
            <w:tcW w:w="856" w:type="dxa"/>
            <w:vAlign w:val="center"/>
          </w:tcPr>
          <w:p w14:paraId="3006B5A6" w14:textId="58CB62A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0C7367E4" w14:textId="7E981EDD" w:rsidR="002C4628" w:rsidRPr="00FD166D" w:rsidRDefault="00F41678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gr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uw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</w:t>
            </w:r>
          </w:p>
        </w:tc>
        <w:tc>
          <w:tcPr>
            <w:tcW w:w="1132" w:type="dxa"/>
            <w:vMerge/>
            <w:vAlign w:val="center"/>
          </w:tcPr>
          <w:p w14:paraId="42654D5A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3C6C21" w:rsidRPr="00FD166D" w14:paraId="2CAC000D" w14:textId="77777777" w:rsidTr="00B40826">
        <w:tc>
          <w:tcPr>
            <w:tcW w:w="900" w:type="dxa"/>
            <w:vMerge/>
            <w:vAlign w:val="center"/>
          </w:tcPr>
          <w:p w14:paraId="538ACF07" w14:textId="77777777" w:rsidR="003C6C21" w:rsidRPr="00FD166D" w:rsidRDefault="003C6C21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Align w:val="center"/>
          </w:tcPr>
          <w:p w14:paraId="0F351CE8" w14:textId="28B63172" w:rsidR="003C6C21" w:rsidRPr="00FD166D" w:rsidRDefault="003C6C21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c</w:t>
            </w:r>
          </w:p>
        </w:tc>
        <w:tc>
          <w:tcPr>
            <w:tcW w:w="696" w:type="dxa"/>
            <w:vAlign w:val="center"/>
          </w:tcPr>
          <w:p w14:paraId="0705FD14" w14:textId="15A40FDD" w:rsidR="003C6C21" w:rsidRPr="00FD166D" w:rsidRDefault="00386A81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9</w:t>
            </w:r>
          </w:p>
        </w:tc>
        <w:tc>
          <w:tcPr>
            <w:tcW w:w="856" w:type="dxa"/>
            <w:vAlign w:val="center"/>
          </w:tcPr>
          <w:p w14:paraId="03A2B033" w14:textId="4D5DFCBC" w:rsidR="003C6C21" w:rsidRPr="00FD166D" w:rsidRDefault="00F50DC6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B</w:t>
            </w:r>
          </w:p>
        </w:tc>
        <w:tc>
          <w:tcPr>
            <w:tcW w:w="4679" w:type="dxa"/>
            <w:vAlign w:val="center"/>
          </w:tcPr>
          <w:p w14:paraId="134E45AF" w14:textId="36E047D6" w:rsidR="003C6C21" w:rsidRPr="00FD166D" w:rsidRDefault="00386A81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-h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-h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-hm</w:t>
            </w:r>
            <w:proofErr w:type="spellEnd"/>
          </w:p>
        </w:tc>
        <w:tc>
          <w:tcPr>
            <w:tcW w:w="1132" w:type="dxa"/>
            <w:vAlign w:val="center"/>
          </w:tcPr>
          <w:p w14:paraId="3CD4040B" w14:textId="6AAF5B54" w:rsidR="003C6C21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41</w:t>
            </w:r>
          </w:p>
        </w:tc>
      </w:tr>
      <w:tr w:rsidR="002C4628" w:rsidRPr="00FD166D" w14:paraId="0707D27E" w14:textId="77777777" w:rsidTr="00B40826">
        <w:tc>
          <w:tcPr>
            <w:tcW w:w="900" w:type="dxa"/>
            <w:vMerge w:val="restart"/>
            <w:vAlign w:val="center"/>
          </w:tcPr>
          <w:p w14:paraId="3CBE68F3" w14:textId="7093AB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6</w:t>
            </w:r>
          </w:p>
        </w:tc>
        <w:tc>
          <w:tcPr>
            <w:tcW w:w="804" w:type="dxa"/>
            <w:vMerge w:val="restart"/>
            <w:vAlign w:val="center"/>
          </w:tcPr>
          <w:p w14:paraId="6FCCF5DC" w14:textId="036D7E0D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6</w:t>
            </w:r>
          </w:p>
        </w:tc>
        <w:tc>
          <w:tcPr>
            <w:tcW w:w="696" w:type="dxa"/>
            <w:vAlign w:val="center"/>
          </w:tcPr>
          <w:p w14:paraId="28E1FE71" w14:textId="2C221D02" w:rsidR="002C4628" w:rsidRPr="00FD166D" w:rsidRDefault="00683751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856" w:type="dxa"/>
            <w:vAlign w:val="center"/>
          </w:tcPr>
          <w:p w14:paraId="2500F2FB" w14:textId="28AD3628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30765CFA" w14:textId="586668D4" w:rsidR="002C4628" w:rsidRPr="00FD166D" w:rsidRDefault="00683751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am(s), am(s), am(s), am(s), am(s), am(s)</w:t>
            </w:r>
          </w:p>
        </w:tc>
        <w:tc>
          <w:tcPr>
            <w:tcW w:w="1132" w:type="dxa"/>
            <w:vMerge w:val="restart"/>
            <w:vAlign w:val="center"/>
          </w:tcPr>
          <w:p w14:paraId="47D9BBD6" w14:textId="6E904338" w:rsidR="002C4628" w:rsidRPr="00FD166D" w:rsidRDefault="00D04AA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43</w:t>
            </w:r>
          </w:p>
        </w:tc>
      </w:tr>
      <w:tr w:rsidR="002C4628" w:rsidRPr="00FD166D" w14:paraId="12D2569F" w14:textId="77777777" w:rsidTr="00B40826">
        <w:tc>
          <w:tcPr>
            <w:tcW w:w="900" w:type="dxa"/>
            <w:vMerge/>
            <w:vAlign w:val="center"/>
          </w:tcPr>
          <w:p w14:paraId="374E2790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4C50916F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49E82C29" w14:textId="1CBB7D1B" w:rsidR="002C4628" w:rsidRPr="00FD166D" w:rsidRDefault="00C2524C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0</w:t>
            </w:r>
          </w:p>
        </w:tc>
        <w:tc>
          <w:tcPr>
            <w:tcW w:w="856" w:type="dxa"/>
            <w:vAlign w:val="center"/>
          </w:tcPr>
          <w:p w14:paraId="6AF2FCC1" w14:textId="72F881EE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B</w:t>
            </w:r>
          </w:p>
        </w:tc>
        <w:tc>
          <w:tcPr>
            <w:tcW w:w="4679" w:type="dxa"/>
            <w:vAlign w:val="center"/>
          </w:tcPr>
          <w:p w14:paraId="06D76C7B" w14:textId="2E31DA3C" w:rsidR="002C4628" w:rsidRPr="00FD166D" w:rsidRDefault="00C2524C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am(s), am(s), am(s), am(s)</w:t>
            </w:r>
          </w:p>
        </w:tc>
        <w:tc>
          <w:tcPr>
            <w:tcW w:w="1132" w:type="dxa"/>
            <w:vMerge/>
            <w:vAlign w:val="center"/>
          </w:tcPr>
          <w:p w14:paraId="1169619C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1DF0371A" w14:textId="77777777" w:rsidTr="00B40826">
        <w:tc>
          <w:tcPr>
            <w:tcW w:w="900" w:type="dxa"/>
            <w:vMerge/>
            <w:vAlign w:val="center"/>
          </w:tcPr>
          <w:p w14:paraId="5CB3DEE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7B7B64A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47D0B2CE" w14:textId="6285709B" w:rsidR="002C4628" w:rsidRPr="00FD166D" w:rsidRDefault="00683751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81</w:t>
            </w:r>
          </w:p>
        </w:tc>
        <w:tc>
          <w:tcPr>
            <w:tcW w:w="856" w:type="dxa"/>
            <w:vAlign w:val="center"/>
          </w:tcPr>
          <w:p w14:paraId="2C6870C3" w14:textId="73C4854A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3DBAC035" w14:textId="1DD2799B" w:rsidR="002C4628" w:rsidRPr="00FD166D" w:rsidRDefault="00683751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am(s), am(s), am(s), am(s)</w:t>
            </w:r>
          </w:p>
        </w:tc>
        <w:tc>
          <w:tcPr>
            <w:tcW w:w="1132" w:type="dxa"/>
            <w:vMerge/>
            <w:vAlign w:val="center"/>
          </w:tcPr>
          <w:p w14:paraId="406C832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48268651" w14:textId="77777777" w:rsidTr="00B40826">
        <w:tc>
          <w:tcPr>
            <w:tcW w:w="900" w:type="dxa"/>
            <w:vMerge/>
            <w:vAlign w:val="center"/>
          </w:tcPr>
          <w:p w14:paraId="348B57F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60B9D51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43024E6" w14:textId="446F47F9" w:rsidR="002C4628" w:rsidRPr="00FD166D" w:rsidRDefault="006F44E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5</w:t>
            </w:r>
          </w:p>
        </w:tc>
        <w:tc>
          <w:tcPr>
            <w:tcW w:w="856" w:type="dxa"/>
            <w:vAlign w:val="center"/>
          </w:tcPr>
          <w:p w14:paraId="56047414" w14:textId="553A6A7B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vAlign w:val="center"/>
          </w:tcPr>
          <w:p w14:paraId="03E60C05" w14:textId="364B5A67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am(s), am(s), am(s), am(s)</w:t>
            </w:r>
          </w:p>
        </w:tc>
        <w:tc>
          <w:tcPr>
            <w:tcW w:w="1132" w:type="dxa"/>
            <w:vMerge/>
            <w:vAlign w:val="center"/>
          </w:tcPr>
          <w:p w14:paraId="2B67CCBF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3F26B19B" w14:textId="77777777" w:rsidTr="00B40826">
        <w:tc>
          <w:tcPr>
            <w:tcW w:w="900" w:type="dxa"/>
            <w:vMerge/>
            <w:vAlign w:val="center"/>
          </w:tcPr>
          <w:p w14:paraId="3AF7E577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532AEC2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30B1AF64" w14:textId="60C3CED5" w:rsidR="002C4628" w:rsidRPr="00FD166D" w:rsidRDefault="00683751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</w:t>
            </w:r>
          </w:p>
        </w:tc>
        <w:tc>
          <w:tcPr>
            <w:tcW w:w="856" w:type="dxa"/>
            <w:vAlign w:val="center"/>
          </w:tcPr>
          <w:p w14:paraId="2BA25D68" w14:textId="3D13E19A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0EE61C9A" w14:textId="766E143C" w:rsidR="002C4628" w:rsidRPr="00FD166D" w:rsidRDefault="00683751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a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(s), am(s), am(s), am(s), am(s)</w:t>
            </w:r>
          </w:p>
        </w:tc>
        <w:tc>
          <w:tcPr>
            <w:tcW w:w="1132" w:type="dxa"/>
            <w:vMerge/>
            <w:vAlign w:val="center"/>
          </w:tcPr>
          <w:p w14:paraId="2CE3EDCE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3FB055C8" w14:textId="77777777" w:rsidTr="00B40826">
        <w:tc>
          <w:tcPr>
            <w:tcW w:w="900" w:type="dxa"/>
            <w:vMerge w:val="restart"/>
            <w:vAlign w:val="center"/>
          </w:tcPr>
          <w:p w14:paraId="3C07E1D6" w14:textId="6C25F84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7</w:t>
            </w:r>
          </w:p>
        </w:tc>
        <w:tc>
          <w:tcPr>
            <w:tcW w:w="804" w:type="dxa"/>
            <w:vMerge w:val="restart"/>
            <w:vAlign w:val="center"/>
          </w:tcPr>
          <w:p w14:paraId="156FADFB" w14:textId="1A897B69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7</w:t>
            </w:r>
          </w:p>
        </w:tc>
        <w:tc>
          <w:tcPr>
            <w:tcW w:w="696" w:type="dxa"/>
            <w:vAlign w:val="center"/>
          </w:tcPr>
          <w:p w14:paraId="08E8034F" w14:textId="0C484D43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</w:t>
            </w:r>
          </w:p>
        </w:tc>
        <w:tc>
          <w:tcPr>
            <w:tcW w:w="856" w:type="dxa"/>
            <w:vAlign w:val="center"/>
          </w:tcPr>
          <w:p w14:paraId="7872247C" w14:textId="3EC2A085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4DEEB2FD" w14:textId="3F8066B3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a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(s), a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(s), a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(s), a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(s)</w:t>
            </w:r>
          </w:p>
        </w:tc>
        <w:tc>
          <w:tcPr>
            <w:tcW w:w="1132" w:type="dxa"/>
            <w:vMerge w:val="restart"/>
            <w:vAlign w:val="center"/>
          </w:tcPr>
          <w:p w14:paraId="59557D2F" w14:textId="625DF49C" w:rsidR="002C4628" w:rsidRPr="00FD166D" w:rsidRDefault="003544F2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17</w:t>
            </w:r>
          </w:p>
        </w:tc>
      </w:tr>
      <w:tr w:rsidR="002C4628" w:rsidRPr="00FD166D" w14:paraId="418622E3" w14:textId="77777777" w:rsidTr="00B40826">
        <w:tc>
          <w:tcPr>
            <w:tcW w:w="900" w:type="dxa"/>
            <w:vMerge/>
            <w:vAlign w:val="center"/>
          </w:tcPr>
          <w:p w14:paraId="1024684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5FC03C89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6CDF3313" w14:textId="0D36B27E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0</w:t>
            </w:r>
          </w:p>
        </w:tc>
        <w:tc>
          <w:tcPr>
            <w:tcW w:w="856" w:type="dxa"/>
            <w:vAlign w:val="center"/>
          </w:tcPr>
          <w:p w14:paraId="49B761E7" w14:textId="35C4391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B</w:t>
            </w:r>
          </w:p>
        </w:tc>
        <w:tc>
          <w:tcPr>
            <w:tcW w:w="4679" w:type="dxa"/>
            <w:vAlign w:val="center"/>
          </w:tcPr>
          <w:p w14:paraId="1B33BA74" w14:textId="26802DAA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a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</w:t>
            </w:r>
          </w:p>
        </w:tc>
        <w:tc>
          <w:tcPr>
            <w:tcW w:w="1132" w:type="dxa"/>
            <w:vMerge/>
            <w:vAlign w:val="center"/>
          </w:tcPr>
          <w:p w14:paraId="2A84BE52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03820327" w14:textId="77777777" w:rsidTr="00B40826">
        <w:tc>
          <w:tcPr>
            <w:tcW w:w="900" w:type="dxa"/>
            <w:vMerge/>
            <w:vAlign w:val="center"/>
          </w:tcPr>
          <w:p w14:paraId="56C77B88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3DDB00E0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15BD5D81" w14:textId="1C0A1629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66</w:t>
            </w:r>
          </w:p>
        </w:tc>
        <w:tc>
          <w:tcPr>
            <w:tcW w:w="856" w:type="dxa"/>
            <w:vAlign w:val="center"/>
          </w:tcPr>
          <w:p w14:paraId="1CB8E652" w14:textId="2A0B5EAC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7C68A410" w14:textId="00C8EC36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</w:t>
            </w:r>
          </w:p>
        </w:tc>
        <w:tc>
          <w:tcPr>
            <w:tcW w:w="1132" w:type="dxa"/>
            <w:vMerge/>
            <w:vAlign w:val="center"/>
          </w:tcPr>
          <w:p w14:paraId="556AF691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58830C1D" w14:textId="77777777" w:rsidTr="00B40826">
        <w:tc>
          <w:tcPr>
            <w:tcW w:w="900" w:type="dxa"/>
            <w:vMerge w:val="restart"/>
            <w:vAlign w:val="center"/>
          </w:tcPr>
          <w:p w14:paraId="3F8AD28B" w14:textId="07B1B18E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8</w:t>
            </w:r>
          </w:p>
        </w:tc>
        <w:tc>
          <w:tcPr>
            <w:tcW w:w="804" w:type="dxa"/>
            <w:vMerge w:val="restart"/>
            <w:vAlign w:val="center"/>
          </w:tcPr>
          <w:p w14:paraId="4BBBF111" w14:textId="275037F3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8</w:t>
            </w:r>
          </w:p>
        </w:tc>
        <w:tc>
          <w:tcPr>
            <w:tcW w:w="696" w:type="dxa"/>
            <w:vAlign w:val="center"/>
          </w:tcPr>
          <w:p w14:paraId="32D1D406" w14:textId="143BDDEB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3</w:t>
            </w:r>
          </w:p>
        </w:tc>
        <w:tc>
          <w:tcPr>
            <w:tcW w:w="856" w:type="dxa"/>
            <w:vAlign w:val="center"/>
          </w:tcPr>
          <w:p w14:paraId="041BF976" w14:textId="113BADC0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Z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403DE701" w14:textId="2FFA63F9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ealion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ealion</w:t>
            </w:r>
            <w:proofErr w:type="spellEnd"/>
          </w:p>
        </w:tc>
        <w:tc>
          <w:tcPr>
            <w:tcW w:w="1132" w:type="dxa"/>
            <w:vMerge w:val="restart"/>
            <w:vAlign w:val="center"/>
          </w:tcPr>
          <w:p w14:paraId="21D3E19D" w14:textId="6B54B866" w:rsidR="002C4628" w:rsidRPr="00FD166D" w:rsidRDefault="003544F2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38</w:t>
            </w:r>
          </w:p>
        </w:tc>
      </w:tr>
      <w:tr w:rsidR="002C4628" w:rsidRPr="00FD166D" w14:paraId="53E1D1D5" w14:textId="77777777" w:rsidTr="00B40826">
        <w:tc>
          <w:tcPr>
            <w:tcW w:w="900" w:type="dxa"/>
            <w:vMerge/>
            <w:vAlign w:val="center"/>
          </w:tcPr>
          <w:p w14:paraId="3B07C32A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33D6F090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57D787AC" w14:textId="360BB55B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9</w:t>
            </w:r>
          </w:p>
        </w:tc>
        <w:tc>
          <w:tcPr>
            <w:tcW w:w="856" w:type="dxa"/>
            <w:vAlign w:val="center"/>
          </w:tcPr>
          <w:p w14:paraId="027CB6A4" w14:textId="2B0CB72E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B</w:t>
            </w:r>
          </w:p>
        </w:tc>
        <w:tc>
          <w:tcPr>
            <w:tcW w:w="4679" w:type="dxa"/>
            <w:vAlign w:val="center"/>
          </w:tcPr>
          <w:p w14:paraId="05776D4D" w14:textId="0CAFB402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chug(l), chug(l)</w:t>
            </w:r>
          </w:p>
        </w:tc>
        <w:tc>
          <w:tcPr>
            <w:tcW w:w="1132" w:type="dxa"/>
            <w:vMerge/>
            <w:vAlign w:val="center"/>
          </w:tcPr>
          <w:p w14:paraId="51A8CD89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1BF779DA" w14:textId="77777777" w:rsidTr="00B40826">
        <w:tc>
          <w:tcPr>
            <w:tcW w:w="900" w:type="dxa"/>
            <w:vMerge/>
            <w:vAlign w:val="center"/>
          </w:tcPr>
          <w:p w14:paraId="5EC64E4E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78B6FD05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14:paraId="1F159E3B" w14:textId="266D87A1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1B640930" w14:textId="4BE3DEE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67C1426A" w14:textId="32B66293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ealion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sealion</w:t>
            </w:r>
            <w:proofErr w:type="spellEnd"/>
          </w:p>
        </w:tc>
        <w:tc>
          <w:tcPr>
            <w:tcW w:w="1132" w:type="dxa"/>
            <w:vMerge/>
            <w:shd w:val="clear" w:color="auto" w:fill="auto"/>
            <w:vAlign w:val="center"/>
          </w:tcPr>
          <w:p w14:paraId="7C1DBD63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6F30A84C" w14:textId="77777777" w:rsidTr="00B40826">
        <w:tc>
          <w:tcPr>
            <w:tcW w:w="900" w:type="dxa"/>
            <w:vMerge/>
            <w:vAlign w:val="center"/>
          </w:tcPr>
          <w:p w14:paraId="04E3F04D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378667FB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14:paraId="3A4FCFE4" w14:textId="1AC619FA" w:rsidR="002C4628" w:rsidRPr="00FD166D" w:rsidRDefault="0083473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58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22E73127" w14:textId="7FEB30B6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1A55580C" w14:textId="6DD15F7E" w:rsidR="002C4628" w:rsidRPr="00FD166D" w:rsidRDefault="0083473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, chug(l), chug(l)</w:t>
            </w:r>
          </w:p>
        </w:tc>
        <w:tc>
          <w:tcPr>
            <w:tcW w:w="1132" w:type="dxa"/>
            <w:vMerge/>
            <w:shd w:val="clear" w:color="auto" w:fill="auto"/>
            <w:vAlign w:val="center"/>
          </w:tcPr>
          <w:p w14:paraId="571F84A6" w14:textId="77777777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C4628" w:rsidRPr="00FD166D" w14:paraId="1A23118F" w14:textId="77777777" w:rsidTr="00B40826">
        <w:tc>
          <w:tcPr>
            <w:tcW w:w="900" w:type="dxa"/>
            <w:vMerge w:val="restart"/>
            <w:vAlign w:val="center"/>
          </w:tcPr>
          <w:p w14:paraId="2E94D04A" w14:textId="3F52637D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9</w:t>
            </w:r>
          </w:p>
        </w:tc>
        <w:tc>
          <w:tcPr>
            <w:tcW w:w="804" w:type="dxa"/>
            <w:vMerge w:val="restart"/>
            <w:vAlign w:val="center"/>
          </w:tcPr>
          <w:p w14:paraId="1E077E40" w14:textId="4B7F1FB9" w:rsidR="002C4628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9</w:t>
            </w:r>
          </w:p>
        </w:tc>
        <w:tc>
          <w:tcPr>
            <w:tcW w:w="696" w:type="dxa"/>
            <w:shd w:val="clear" w:color="auto" w:fill="auto"/>
            <w:vAlign w:val="center"/>
          </w:tcPr>
          <w:p w14:paraId="36EF7762" w14:textId="0EB01149" w:rsidR="002C4628" w:rsidRPr="00FD166D" w:rsidRDefault="003B4C19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9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20832F26" w14:textId="7CB8AC6D" w:rsidR="002C4628" w:rsidRPr="00FD166D" w:rsidRDefault="002C462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63B48CBC" w14:textId="560A048E" w:rsidR="002C4628" w:rsidRPr="00FD166D" w:rsidRDefault="003B4C19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r-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gr-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mm(l)</w:t>
            </w:r>
          </w:p>
        </w:tc>
        <w:tc>
          <w:tcPr>
            <w:tcW w:w="1132" w:type="dxa"/>
            <w:vMerge w:val="restart"/>
            <w:shd w:val="clear" w:color="auto" w:fill="auto"/>
            <w:vAlign w:val="center"/>
          </w:tcPr>
          <w:p w14:paraId="2087F086" w14:textId="78185B59" w:rsidR="002C4628" w:rsidRPr="00FD166D" w:rsidRDefault="00D04AA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39</w:t>
            </w:r>
          </w:p>
        </w:tc>
      </w:tr>
      <w:tr w:rsidR="008B3460" w:rsidRPr="00FD166D" w14:paraId="2C939B13" w14:textId="77777777" w:rsidTr="00B40826">
        <w:tc>
          <w:tcPr>
            <w:tcW w:w="900" w:type="dxa"/>
            <w:vMerge/>
            <w:vAlign w:val="center"/>
          </w:tcPr>
          <w:p w14:paraId="03E16B20" w14:textId="77777777" w:rsidR="008B3460" w:rsidRPr="00FD166D" w:rsidRDefault="008B346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79D763DE" w14:textId="77777777" w:rsidR="008B3460" w:rsidRPr="00FD166D" w:rsidRDefault="008B346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14:paraId="571F3328" w14:textId="562D830A" w:rsidR="008B3460" w:rsidRPr="00FD166D" w:rsidRDefault="00FE40B8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62FA7AF1" w14:textId="01138811" w:rsidR="008B3460" w:rsidRPr="00FD166D" w:rsidRDefault="008B346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 2015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3E4B6198" w14:textId="0E085AA7" w:rsidR="008B3460" w:rsidRPr="00FD166D" w:rsidRDefault="00FE40B8" w:rsidP="00C44BFC">
            <w:pPr>
              <w:pStyle w:val="HTMLPreformatted"/>
              <w:shd w:val="clear" w:color="auto" w:fill="FFFFFF"/>
              <w:wordWrap w:val="0"/>
              <w:spacing w:line="225" w:lineRule="atLeast"/>
              <w:jc w:val="center"/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</w:pPr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m</w:t>
            </w:r>
            <w:r w:rsidR="00D04AA0"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(</w:t>
            </w:r>
            <w:proofErr w:type="spellStart"/>
            <w:r w:rsidR="00D04AA0"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pul</w:t>
            </w:r>
            <w:proofErr w:type="spellEnd"/>
            <w:r w:rsidR="00D04AA0"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), nm, nm, a</w:t>
            </w:r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m, nm</w:t>
            </w:r>
          </w:p>
        </w:tc>
        <w:tc>
          <w:tcPr>
            <w:tcW w:w="1132" w:type="dxa"/>
            <w:vMerge/>
            <w:shd w:val="clear" w:color="auto" w:fill="auto"/>
            <w:vAlign w:val="center"/>
          </w:tcPr>
          <w:p w14:paraId="6CEBC93A" w14:textId="77777777" w:rsidR="008B3460" w:rsidRPr="00FD166D" w:rsidRDefault="008B346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2DC124C1" w14:textId="77777777" w:rsidTr="00B40826">
        <w:tc>
          <w:tcPr>
            <w:tcW w:w="900" w:type="dxa"/>
            <w:vMerge/>
            <w:vAlign w:val="center"/>
          </w:tcPr>
          <w:p w14:paraId="4FDC8FB6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5B821C9F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14:paraId="2990E1FF" w14:textId="55D89B83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7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363AAC22" w14:textId="53BBCA9B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03EA6C8C" w14:textId="429AC25E" w:rsidR="002D42D4" w:rsidRPr="00FD166D" w:rsidRDefault="002D42D4" w:rsidP="00C44BFC">
            <w:pPr>
              <w:pStyle w:val="HTMLPreformatted"/>
              <w:shd w:val="clear" w:color="auto" w:fill="FFFFFF"/>
              <w:wordWrap w:val="0"/>
              <w:spacing w:line="225" w:lineRule="atLeast"/>
              <w:jc w:val="center"/>
              <w:rPr>
                <w:rStyle w:val="gnkrckgcgsb"/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</w:pPr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gr-m(</w:t>
            </w:r>
            <w:proofErr w:type="spellStart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pul</w:t>
            </w:r>
            <w:proofErr w:type="spellEnd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 xml:space="preserve">), </w:t>
            </w:r>
            <w:proofErr w:type="spellStart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ba</w:t>
            </w:r>
            <w:proofErr w:type="spellEnd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(</w:t>
            </w:r>
            <w:proofErr w:type="spellStart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pul</w:t>
            </w:r>
            <w:proofErr w:type="spellEnd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), gr-m(</w:t>
            </w:r>
            <w:proofErr w:type="spellStart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pul</w:t>
            </w:r>
            <w:proofErr w:type="spellEnd"/>
            <w:r w:rsidRPr="00FD166D">
              <w:rPr>
                <w:rFonts w:ascii="Palatino Linotype" w:hAnsi="Palatino Linotype" w:cs="Times New Roman"/>
                <w:color w:val="000000"/>
                <w:sz w:val="16"/>
                <w:bdr w:val="none" w:sz="0" w:space="0" w:color="auto" w:frame="1"/>
              </w:rPr>
              <w:t>), mm(l)</w:t>
            </w:r>
          </w:p>
        </w:tc>
        <w:tc>
          <w:tcPr>
            <w:tcW w:w="1132" w:type="dxa"/>
            <w:vMerge/>
            <w:shd w:val="clear" w:color="auto" w:fill="auto"/>
            <w:vAlign w:val="center"/>
          </w:tcPr>
          <w:p w14:paraId="5352E251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0143CBC9" w14:textId="77777777" w:rsidTr="00B40826">
        <w:trPr>
          <w:trHeight w:val="412"/>
        </w:trPr>
        <w:tc>
          <w:tcPr>
            <w:tcW w:w="900" w:type="dxa"/>
            <w:vMerge/>
            <w:vAlign w:val="center"/>
          </w:tcPr>
          <w:p w14:paraId="7DFAA824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141170CE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14:paraId="7C214EE5" w14:textId="461F78F9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35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24DCB302" w14:textId="665883A2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41CC2B78" w14:textId="418447A7" w:rsidR="002D42D4" w:rsidRPr="00FD166D" w:rsidRDefault="002D42D4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m(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pul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), mm(l)</w:t>
            </w:r>
          </w:p>
        </w:tc>
        <w:tc>
          <w:tcPr>
            <w:tcW w:w="1132" w:type="dxa"/>
            <w:vMerge/>
            <w:shd w:val="clear" w:color="auto" w:fill="auto"/>
            <w:vAlign w:val="center"/>
          </w:tcPr>
          <w:p w14:paraId="50AC68F8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374EC902" w14:textId="77777777" w:rsidTr="00B40826">
        <w:tc>
          <w:tcPr>
            <w:tcW w:w="900" w:type="dxa"/>
            <w:vMerge w:val="restart"/>
            <w:vAlign w:val="center"/>
          </w:tcPr>
          <w:p w14:paraId="20AAB1CF" w14:textId="1B0BBDBD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0</w:t>
            </w:r>
          </w:p>
        </w:tc>
        <w:tc>
          <w:tcPr>
            <w:tcW w:w="804" w:type="dxa"/>
            <w:vMerge w:val="restart"/>
            <w:vAlign w:val="center"/>
          </w:tcPr>
          <w:p w14:paraId="4F7407EC" w14:textId="3E78F13E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0</w:t>
            </w:r>
          </w:p>
        </w:tc>
        <w:tc>
          <w:tcPr>
            <w:tcW w:w="696" w:type="dxa"/>
            <w:shd w:val="clear" w:color="auto" w:fill="auto"/>
            <w:vAlign w:val="center"/>
          </w:tcPr>
          <w:p w14:paraId="60FE409B" w14:textId="555A07FD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15</w:t>
            </w:r>
          </w:p>
        </w:tc>
        <w:tc>
          <w:tcPr>
            <w:tcW w:w="856" w:type="dxa"/>
            <w:shd w:val="clear" w:color="auto" w:fill="auto"/>
            <w:vAlign w:val="center"/>
          </w:tcPr>
          <w:p w14:paraId="3160CBA4" w14:textId="6CBECA32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shd w:val="clear" w:color="auto" w:fill="auto"/>
            <w:vAlign w:val="center"/>
          </w:tcPr>
          <w:p w14:paraId="6971236C" w14:textId="5C45E7EA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ow)</w:t>
            </w:r>
          </w:p>
        </w:tc>
        <w:tc>
          <w:tcPr>
            <w:tcW w:w="1132" w:type="dxa"/>
            <w:vMerge w:val="restart"/>
            <w:shd w:val="clear" w:color="auto" w:fill="auto"/>
            <w:vAlign w:val="center"/>
          </w:tcPr>
          <w:p w14:paraId="3468E610" w14:textId="60F4CA52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59</w:t>
            </w:r>
          </w:p>
        </w:tc>
      </w:tr>
      <w:tr w:rsidR="002D42D4" w:rsidRPr="00FD166D" w14:paraId="6B689F18" w14:textId="77777777" w:rsidTr="00B40826">
        <w:tc>
          <w:tcPr>
            <w:tcW w:w="900" w:type="dxa"/>
            <w:vMerge/>
            <w:vAlign w:val="center"/>
          </w:tcPr>
          <w:p w14:paraId="34135C9E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65D4F123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3533C074" w14:textId="29784B43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7</w:t>
            </w:r>
          </w:p>
        </w:tc>
        <w:tc>
          <w:tcPr>
            <w:tcW w:w="856" w:type="dxa"/>
            <w:vAlign w:val="center"/>
          </w:tcPr>
          <w:p w14:paraId="1D6AFBD5" w14:textId="6E5FD30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2C4BDE1E" w14:textId="0F0A9CA4" w:rsidR="002D42D4" w:rsidRPr="00FD166D" w:rsidRDefault="002D42D4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gr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ow)</w:t>
            </w:r>
          </w:p>
        </w:tc>
        <w:tc>
          <w:tcPr>
            <w:tcW w:w="1132" w:type="dxa"/>
            <w:vMerge/>
            <w:vAlign w:val="center"/>
          </w:tcPr>
          <w:p w14:paraId="7594E02A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326F5694" w14:textId="77777777" w:rsidTr="00B40826">
        <w:tc>
          <w:tcPr>
            <w:tcW w:w="900" w:type="dxa"/>
            <w:vMerge/>
            <w:vAlign w:val="center"/>
          </w:tcPr>
          <w:p w14:paraId="74E4F6FC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0EE426FF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61B8CB71" w14:textId="4F08D0F0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6</w:t>
            </w:r>
          </w:p>
        </w:tc>
        <w:tc>
          <w:tcPr>
            <w:tcW w:w="856" w:type="dxa"/>
            <w:vAlign w:val="center"/>
          </w:tcPr>
          <w:p w14:paraId="0961A0D8" w14:textId="6D2F9EEA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01643C70" w14:textId="4552331E" w:rsidR="002D42D4" w:rsidRPr="00FD166D" w:rsidRDefault="002D42D4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gr, m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s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gr, mw, gr, gr(s)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ow)</w:t>
            </w:r>
          </w:p>
        </w:tc>
        <w:tc>
          <w:tcPr>
            <w:tcW w:w="1132" w:type="dxa"/>
            <w:vMerge/>
            <w:vAlign w:val="center"/>
          </w:tcPr>
          <w:p w14:paraId="7D6F507A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7000A9E0" w14:textId="77777777" w:rsidTr="00B40826">
        <w:tc>
          <w:tcPr>
            <w:tcW w:w="900" w:type="dxa"/>
            <w:vMerge w:val="restart"/>
            <w:vAlign w:val="center"/>
          </w:tcPr>
          <w:p w14:paraId="12F009BA" w14:textId="2F91E65B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1</w:t>
            </w:r>
          </w:p>
        </w:tc>
        <w:tc>
          <w:tcPr>
            <w:tcW w:w="804" w:type="dxa"/>
            <w:vMerge w:val="restart"/>
            <w:vAlign w:val="center"/>
          </w:tcPr>
          <w:p w14:paraId="1DB1E78F" w14:textId="5F1B6894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1</w:t>
            </w:r>
          </w:p>
        </w:tc>
        <w:tc>
          <w:tcPr>
            <w:tcW w:w="696" w:type="dxa"/>
            <w:vAlign w:val="center"/>
          </w:tcPr>
          <w:p w14:paraId="064FA0B7" w14:textId="1E3AAA89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61</w:t>
            </w:r>
          </w:p>
        </w:tc>
        <w:tc>
          <w:tcPr>
            <w:tcW w:w="856" w:type="dxa"/>
            <w:vAlign w:val="center"/>
          </w:tcPr>
          <w:p w14:paraId="4D0D1B43" w14:textId="56F05C16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0ADBA9AB" w14:textId="4BF1EAD0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m, mm, mm, purr, purr(l)</w:t>
            </w:r>
          </w:p>
        </w:tc>
        <w:tc>
          <w:tcPr>
            <w:tcW w:w="1132" w:type="dxa"/>
            <w:vMerge w:val="restart"/>
            <w:vAlign w:val="center"/>
          </w:tcPr>
          <w:p w14:paraId="2808ADCF" w14:textId="6BF5912E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51</w:t>
            </w:r>
          </w:p>
        </w:tc>
      </w:tr>
      <w:tr w:rsidR="002D42D4" w:rsidRPr="00FD166D" w14:paraId="6229A096" w14:textId="77777777" w:rsidTr="00B40826">
        <w:tc>
          <w:tcPr>
            <w:tcW w:w="900" w:type="dxa"/>
            <w:vMerge/>
            <w:vAlign w:val="center"/>
          </w:tcPr>
          <w:p w14:paraId="622B14DB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29CC0341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12A5AB75" w14:textId="02201C17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9</w:t>
            </w:r>
          </w:p>
        </w:tc>
        <w:tc>
          <w:tcPr>
            <w:tcW w:w="856" w:type="dxa"/>
            <w:vAlign w:val="center"/>
          </w:tcPr>
          <w:p w14:paraId="78AF6EFB" w14:textId="5E09932E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4679" w:type="dxa"/>
            <w:vAlign w:val="center"/>
          </w:tcPr>
          <w:p w14:paraId="7D419E52" w14:textId="3F3F6028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mm, mm, am, purr, purr(l)</w:t>
            </w:r>
          </w:p>
        </w:tc>
        <w:tc>
          <w:tcPr>
            <w:tcW w:w="1132" w:type="dxa"/>
            <w:vMerge/>
            <w:vAlign w:val="center"/>
          </w:tcPr>
          <w:p w14:paraId="5963BBD4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26E24670" w14:textId="77777777" w:rsidTr="00B40826">
        <w:tc>
          <w:tcPr>
            <w:tcW w:w="900" w:type="dxa"/>
            <w:vMerge/>
            <w:vAlign w:val="center"/>
          </w:tcPr>
          <w:p w14:paraId="0E8F1B85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Merge/>
            <w:vAlign w:val="center"/>
          </w:tcPr>
          <w:p w14:paraId="231F6F98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696" w:type="dxa"/>
            <w:vAlign w:val="center"/>
          </w:tcPr>
          <w:p w14:paraId="0808EF7E" w14:textId="4F106CE8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9</w:t>
            </w:r>
          </w:p>
        </w:tc>
        <w:tc>
          <w:tcPr>
            <w:tcW w:w="856" w:type="dxa"/>
            <w:vAlign w:val="center"/>
          </w:tcPr>
          <w:p w14:paraId="59D85D02" w14:textId="306027B9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EA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7</w:t>
            </w:r>
          </w:p>
        </w:tc>
        <w:tc>
          <w:tcPr>
            <w:tcW w:w="4679" w:type="dxa"/>
            <w:vAlign w:val="center"/>
          </w:tcPr>
          <w:p w14:paraId="5C750452" w14:textId="37B79430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Style w:val="gnkrckgcgsb"/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m, um, purr(l)</w:t>
            </w:r>
          </w:p>
        </w:tc>
        <w:tc>
          <w:tcPr>
            <w:tcW w:w="1132" w:type="dxa"/>
            <w:vMerge/>
            <w:vAlign w:val="center"/>
          </w:tcPr>
          <w:p w14:paraId="10339B87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</w:tr>
      <w:tr w:rsidR="002D42D4" w:rsidRPr="00FD166D" w14:paraId="28C27D53" w14:textId="77777777" w:rsidTr="00B40826">
        <w:tc>
          <w:tcPr>
            <w:tcW w:w="900" w:type="dxa"/>
            <w:vMerge w:val="restart"/>
            <w:vAlign w:val="center"/>
          </w:tcPr>
          <w:p w14:paraId="29C00B14" w14:textId="4FA33DEC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</w:t>
            </w:r>
          </w:p>
        </w:tc>
        <w:tc>
          <w:tcPr>
            <w:tcW w:w="804" w:type="dxa"/>
            <w:vAlign w:val="center"/>
          </w:tcPr>
          <w:p w14:paraId="4775D8A1" w14:textId="2E281176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</w:t>
            </w:r>
          </w:p>
        </w:tc>
        <w:tc>
          <w:tcPr>
            <w:tcW w:w="696" w:type="dxa"/>
            <w:vAlign w:val="center"/>
          </w:tcPr>
          <w:p w14:paraId="47E42371" w14:textId="61908CFE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08</w:t>
            </w:r>
          </w:p>
        </w:tc>
        <w:tc>
          <w:tcPr>
            <w:tcW w:w="856" w:type="dxa"/>
            <w:vAlign w:val="center"/>
          </w:tcPr>
          <w:p w14:paraId="0F047494" w14:textId="38156975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38F90E4F" w14:textId="412F203F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m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</w:t>
            </w:r>
          </w:p>
        </w:tc>
        <w:tc>
          <w:tcPr>
            <w:tcW w:w="1132" w:type="dxa"/>
            <w:vAlign w:val="center"/>
          </w:tcPr>
          <w:p w14:paraId="45A6BD8C" w14:textId="526C53E4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33</w:t>
            </w:r>
          </w:p>
        </w:tc>
      </w:tr>
      <w:tr w:rsidR="002D42D4" w:rsidRPr="00FD166D" w14:paraId="6DC44ABF" w14:textId="77777777" w:rsidTr="00B40826">
        <w:tc>
          <w:tcPr>
            <w:tcW w:w="900" w:type="dxa"/>
            <w:vMerge/>
            <w:vAlign w:val="center"/>
          </w:tcPr>
          <w:p w14:paraId="4F465971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Align w:val="center"/>
          </w:tcPr>
          <w:p w14:paraId="58E22CF3" w14:textId="12279E06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2b</w:t>
            </w:r>
          </w:p>
        </w:tc>
        <w:tc>
          <w:tcPr>
            <w:tcW w:w="696" w:type="dxa"/>
            <w:vAlign w:val="center"/>
          </w:tcPr>
          <w:p w14:paraId="722E1E47" w14:textId="17039418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67</w:t>
            </w:r>
          </w:p>
        </w:tc>
        <w:tc>
          <w:tcPr>
            <w:tcW w:w="856" w:type="dxa"/>
            <w:vAlign w:val="center"/>
          </w:tcPr>
          <w:p w14:paraId="77E34B81" w14:textId="0A58AF60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65D47CE9" w14:textId="4E362E33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, w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hs</w:t>
            </w:r>
            <w:proofErr w:type="spellEnd"/>
          </w:p>
        </w:tc>
        <w:tc>
          <w:tcPr>
            <w:tcW w:w="1132" w:type="dxa"/>
            <w:vAlign w:val="center"/>
          </w:tcPr>
          <w:p w14:paraId="23C8E9F6" w14:textId="56DE980F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71</w:t>
            </w:r>
          </w:p>
        </w:tc>
      </w:tr>
      <w:tr w:rsidR="002D42D4" w:rsidRPr="00FD166D" w14:paraId="5008119F" w14:textId="77777777" w:rsidTr="00B40826">
        <w:tc>
          <w:tcPr>
            <w:tcW w:w="900" w:type="dxa"/>
            <w:vMerge w:val="restart"/>
            <w:vAlign w:val="center"/>
          </w:tcPr>
          <w:p w14:paraId="6C4CF2E3" w14:textId="73C431CE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3</w:t>
            </w:r>
          </w:p>
        </w:tc>
        <w:tc>
          <w:tcPr>
            <w:tcW w:w="804" w:type="dxa"/>
            <w:vAlign w:val="center"/>
          </w:tcPr>
          <w:p w14:paraId="5F0ECE99" w14:textId="79B4A900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3</w:t>
            </w:r>
          </w:p>
        </w:tc>
        <w:tc>
          <w:tcPr>
            <w:tcW w:w="696" w:type="dxa"/>
            <w:vAlign w:val="center"/>
          </w:tcPr>
          <w:p w14:paraId="21D650B0" w14:textId="39FF8672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74</w:t>
            </w:r>
          </w:p>
        </w:tc>
        <w:tc>
          <w:tcPr>
            <w:tcW w:w="856" w:type="dxa"/>
            <w:vAlign w:val="center"/>
          </w:tcPr>
          <w:p w14:paraId="5618B625" w14:textId="2C232189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0D109F3B" w14:textId="01B68BF9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, m</w:t>
            </w:r>
          </w:p>
        </w:tc>
        <w:tc>
          <w:tcPr>
            <w:tcW w:w="1132" w:type="dxa"/>
            <w:vAlign w:val="center"/>
          </w:tcPr>
          <w:p w14:paraId="51B96297" w14:textId="661DF0A9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80</w:t>
            </w:r>
          </w:p>
        </w:tc>
      </w:tr>
      <w:tr w:rsidR="002D42D4" w:rsidRPr="00FD166D" w14:paraId="10863842" w14:textId="77777777" w:rsidTr="00B40826">
        <w:tc>
          <w:tcPr>
            <w:tcW w:w="900" w:type="dxa"/>
            <w:vMerge/>
            <w:vAlign w:val="center"/>
          </w:tcPr>
          <w:p w14:paraId="0243CD7A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Align w:val="center"/>
          </w:tcPr>
          <w:p w14:paraId="7E2E7BD6" w14:textId="5F1C5468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3b</w:t>
            </w:r>
          </w:p>
        </w:tc>
        <w:tc>
          <w:tcPr>
            <w:tcW w:w="696" w:type="dxa"/>
            <w:vAlign w:val="center"/>
          </w:tcPr>
          <w:p w14:paraId="262C826D" w14:textId="396F8BA1" w:rsidR="002D42D4" w:rsidRPr="00FD166D" w:rsidRDefault="007F5E2B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63</w:t>
            </w:r>
          </w:p>
        </w:tc>
        <w:tc>
          <w:tcPr>
            <w:tcW w:w="856" w:type="dxa"/>
            <w:vAlign w:val="center"/>
          </w:tcPr>
          <w:p w14:paraId="5851BBA0" w14:textId="3B89633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5297D5D8" w14:textId="1F8D1726" w:rsidR="002D42D4" w:rsidRPr="00FD166D" w:rsidRDefault="007F5E2B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mm, w, w, mm</w:t>
            </w:r>
          </w:p>
        </w:tc>
        <w:tc>
          <w:tcPr>
            <w:tcW w:w="1132" w:type="dxa"/>
            <w:vAlign w:val="center"/>
          </w:tcPr>
          <w:p w14:paraId="25F3AED0" w14:textId="4DC3FE24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89</w:t>
            </w:r>
          </w:p>
        </w:tc>
      </w:tr>
      <w:tr w:rsidR="002D42D4" w:rsidRPr="00FD166D" w14:paraId="4A93DD9A" w14:textId="77777777" w:rsidTr="00B40826">
        <w:tc>
          <w:tcPr>
            <w:tcW w:w="900" w:type="dxa"/>
            <w:vMerge w:val="restart"/>
            <w:vAlign w:val="center"/>
          </w:tcPr>
          <w:p w14:paraId="352654B2" w14:textId="1E1B5BB6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4</w:t>
            </w:r>
          </w:p>
        </w:tc>
        <w:tc>
          <w:tcPr>
            <w:tcW w:w="804" w:type="dxa"/>
            <w:vAlign w:val="center"/>
          </w:tcPr>
          <w:p w14:paraId="1A8BF202" w14:textId="5F82FAA4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4</w:t>
            </w:r>
          </w:p>
        </w:tc>
        <w:tc>
          <w:tcPr>
            <w:tcW w:w="696" w:type="dxa"/>
            <w:vAlign w:val="center"/>
          </w:tcPr>
          <w:p w14:paraId="1A7B28A7" w14:textId="7738FB4A" w:rsidR="002D42D4" w:rsidRPr="00FD166D" w:rsidRDefault="000E6E03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70</w:t>
            </w:r>
          </w:p>
        </w:tc>
        <w:tc>
          <w:tcPr>
            <w:tcW w:w="856" w:type="dxa"/>
            <w:vAlign w:val="center"/>
          </w:tcPr>
          <w:p w14:paraId="05CFE9D5" w14:textId="7C10EE16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144A3F36" w14:textId="1D033956" w:rsidR="002D42D4" w:rsidRPr="00FD166D" w:rsidRDefault="000E6E03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ah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ah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</w:p>
        </w:tc>
        <w:tc>
          <w:tcPr>
            <w:tcW w:w="1132" w:type="dxa"/>
            <w:vAlign w:val="center"/>
          </w:tcPr>
          <w:p w14:paraId="7F67C23F" w14:textId="243E8C31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57</w:t>
            </w:r>
          </w:p>
        </w:tc>
      </w:tr>
      <w:tr w:rsidR="002D42D4" w:rsidRPr="00FD166D" w14:paraId="42276D14" w14:textId="77777777" w:rsidTr="00B40826">
        <w:tc>
          <w:tcPr>
            <w:tcW w:w="900" w:type="dxa"/>
            <w:vMerge/>
            <w:vAlign w:val="center"/>
          </w:tcPr>
          <w:p w14:paraId="3F708918" w14:textId="7777777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</w:p>
        </w:tc>
        <w:tc>
          <w:tcPr>
            <w:tcW w:w="804" w:type="dxa"/>
            <w:vAlign w:val="center"/>
          </w:tcPr>
          <w:p w14:paraId="5B483755" w14:textId="05C4B883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4b</w:t>
            </w:r>
          </w:p>
        </w:tc>
        <w:tc>
          <w:tcPr>
            <w:tcW w:w="696" w:type="dxa"/>
            <w:vAlign w:val="center"/>
          </w:tcPr>
          <w:p w14:paraId="15038BD1" w14:textId="72B01CD8" w:rsidR="002D42D4" w:rsidRPr="00FD166D" w:rsidRDefault="000E6E03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23</w:t>
            </w:r>
          </w:p>
        </w:tc>
        <w:tc>
          <w:tcPr>
            <w:tcW w:w="856" w:type="dxa"/>
            <w:vAlign w:val="center"/>
          </w:tcPr>
          <w:p w14:paraId="7C7F9B01" w14:textId="29E97099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466A817B" w14:textId="46275FAB" w:rsidR="002D42D4" w:rsidRPr="00FD166D" w:rsidRDefault="000E6E03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gw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l), w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hs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hs</w:t>
            </w:r>
            <w:proofErr w:type="spellEnd"/>
          </w:p>
        </w:tc>
        <w:tc>
          <w:tcPr>
            <w:tcW w:w="1132" w:type="dxa"/>
            <w:vAlign w:val="center"/>
          </w:tcPr>
          <w:p w14:paraId="7EF618EE" w14:textId="2D76CABC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55</w:t>
            </w:r>
          </w:p>
        </w:tc>
      </w:tr>
      <w:tr w:rsidR="002D42D4" w:rsidRPr="00FD166D" w14:paraId="58F82A9C" w14:textId="77777777" w:rsidTr="00B40826">
        <w:tc>
          <w:tcPr>
            <w:tcW w:w="900" w:type="dxa"/>
            <w:vAlign w:val="center"/>
          </w:tcPr>
          <w:p w14:paraId="6FD4B075" w14:textId="3AF824CF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804" w:type="dxa"/>
            <w:vAlign w:val="center"/>
          </w:tcPr>
          <w:p w14:paraId="4D8268E5" w14:textId="3F7938F2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</w:t>
            </w:r>
          </w:p>
        </w:tc>
        <w:tc>
          <w:tcPr>
            <w:tcW w:w="696" w:type="dxa"/>
            <w:vAlign w:val="center"/>
          </w:tcPr>
          <w:p w14:paraId="0605E944" w14:textId="5AD4472A" w:rsidR="002D42D4" w:rsidRPr="00FD166D" w:rsidRDefault="00DA4F8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4</w:t>
            </w:r>
          </w:p>
        </w:tc>
        <w:tc>
          <w:tcPr>
            <w:tcW w:w="856" w:type="dxa"/>
            <w:vAlign w:val="center"/>
          </w:tcPr>
          <w:p w14:paraId="1EFF04B7" w14:textId="0A4452BF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A</w:t>
            </w:r>
          </w:p>
        </w:tc>
        <w:tc>
          <w:tcPr>
            <w:tcW w:w="4679" w:type="dxa"/>
            <w:vAlign w:val="center"/>
          </w:tcPr>
          <w:p w14:paraId="3864AD0F" w14:textId="679A7B63" w:rsidR="002D42D4" w:rsidRPr="00FD166D" w:rsidRDefault="00DA4F8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h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-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-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hm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(s)-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ngr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(s)-</w:t>
            </w:r>
            <w:proofErr w:type="spellStart"/>
            <w:r w:rsidRPr="00C449C1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dhm</w:t>
            </w:r>
            <w:proofErr w:type="spellEnd"/>
          </w:p>
        </w:tc>
        <w:tc>
          <w:tcPr>
            <w:tcW w:w="1132" w:type="dxa"/>
            <w:vAlign w:val="center"/>
          </w:tcPr>
          <w:p w14:paraId="094FE45B" w14:textId="502454FC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37</w:t>
            </w:r>
          </w:p>
        </w:tc>
      </w:tr>
      <w:tr w:rsidR="002D42D4" w:rsidRPr="00FD166D" w14:paraId="6135C2B1" w14:textId="77777777" w:rsidTr="00B40826">
        <w:tc>
          <w:tcPr>
            <w:tcW w:w="900" w:type="dxa"/>
            <w:vAlign w:val="center"/>
          </w:tcPr>
          <w:p w14:paraId="3F04C220" w14:textId="2ACE8FA8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804" w:type="dxa"/>
            <w:vAlign w:val="center"/>
          </w:tcPr>
          <w:p w14:paraId="349811D4" w14:textId="6075BA12" w:rsidR="002D42D4" w:rsidRPr="00FD166D" w:rsidRDefault="00E86E2A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6</w:t>
            </w:r>
          </w:p>
        </w:tc>
        <w:tc>
          <w:tcPr>
            <w:tcW w:w="696" w:type="dxa"/>
            <w:vAlign w:val="center"/>
          </w:tcPr>
          <w:p w14:paraId="4B9D8FC9" w14:textId="3FA618F3" w:rsidR="002D42D4" w:rsidRPr="00FD166D" w:rsidRDefault="00DA4F80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8</w:t>
            </w:r>
          </w:p>
        </w:tc>
        <w:tc>
          <w:tcPr>
            <w:tcW w:w="856" w:type="dxa"/>
            <w:vAlign w:val="center"/>
          </w:tcPr>
          <w:p w14:paraId="48F0C170" w14:textId="6CF5AFC3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NC</w:t>
            </w:r>
            <w:r w:rsidR="009300D6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 xml:space="preserve"> 20</w:t>
            </w:r>
            <w:r w:rsidR="00066F67"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15B</w:t>
            </w:r>
          </w:p>
        </w:tc>
        <w:tc>
          <w:tcPr>
            <w:tcW w:w="4679" w:type="dxa"/>
            <w:vAlign w:val="center"/>
          </w:tcPr>
          <w:p w14:paraId="5739D435" w14:textId="772D218E" w:rsidR="002D42D4" w:rsidRPr="00FD166D" w:rsidRDefault="00DA4F80" w:rsidP="00C44BF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lang w:val="en-NZ" w:eastAsia="en-NZ"/>
              </w:rPr>
            </w:pPr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 xml:space="preserve">mw, </w:t>
            </w:r>
            <w:proofErr w:type="spellStart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ba</w:t>
            </w:r>
            <w:proofErr w:type="spellEnd"/>
            <w:r w:rsidRPr="00FD166D">
              <w:rPr>
                <w:rFonts w:ascii="Palatino Linotype" w:eastAsia="Times New Roman" w:hAnsi="Palatino Linotype" w:cs="Times New Roman"/>
                <w:color w:val="000000"/>
                <w:sz w:val="16"/>
                <w:szCs w:val="20"/>
                <w:bdr w:val="none" w:sz="0" w:space="0" w:color="auto" w:frame="1"/>
                <w:lang w:val="en-NZ" w:eastAsia="en-NZ"/>
              </w:rPr>
              <w:t>, w, w, gr(s)-mw, w, w, w, gr(s)-mw, w, w, w, w, gr(s)-mw</w:t>
            </w:r>
          </w:p>
        </w:tc>
        <w:tc>
          <w:tcPr>
            <w:tcW w:w="1132" w:type="dxa"/>
            <w:vAlign w:val="center"/>
          </w:tcPr>
          <w:p w14:paraId="608ECC05" w14:textId="421A34A7" w:rsidR="002D42D4" w:rsidRPr="00FD166D" w:rsidRDefault="002D42D4" w:rsidP="00C44BFC">
            <w:pPr>
              <w:spacing w:line="360" w:lineRule="auto"/>
              <w:jc w:val="center"/>
              <w:rPr>
                <w:rFonts w:ascii="Palatino Linotype" w:hAnsi="Palatino Linotype" w:cs="Times New Roman"/>
                <w:sz w:val="16"/>
                <w:szCs w:val="20"/>
                <w:lang w:val="en-US"/>
              </w:rPr>
            </w:pPr>
            <w:r w:rsidRPr="00FD166D">
              <w:rPr>
                <w:rFonts w:ascii="Palatino Linotype" w:hAnsi="Palatino Linotype" w:cs="Times New Roman"/>
                <w:sz w:val="16"/>
                <w:szCs w:val="20"/>
                <w:lang w:val="en-US"/>
              </w:rPr>
              <w:t>0.47</w:t>
            </w:r>
          </w:p>
        </w:tc>
      </w:tr>
    </w:tbl>
    <w:p w14:paraId="0C3046FD" w14:textId="0A75BF56" w:rsidR="0065203C" w:rsidRDefault="0065203C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77D45AA" w14:textId="4DBC8764" w:rsidR="006277F2" w:rsidRPr="00B40826" w:rsidRDefault="006277F2" w:rsidP="00FE2090">
      <w:pPr>
        <w:spacing w:line="360" w:lineRule="auto"/>
        <w:rPr>
          <w:rFonts w:ascii="Palatino Linotype" w:hAnsi="Palatino Linotype" w:cs="Times New Roman"/>
          <w:sz w:val="20"/>
          <w:szCs w:val="24"/>
        </w:rPr>
      </w:pPr>
    </w:p>
    <w:p w14:paraId="2A30C997" w14:textId="3F2892F2" w:rsidR="00996B2F" w:rsidRDefault="00996B2F" w:rsidP="00FE209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29A2715" w14:textId="77777777" w:rsidR="00DA6205" w:rsidRDefault="00DA6205" w:rsidP="00FE209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  <w:sectPr w:rsidR="00DA6205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F698EE2" w14:textId="26B04496" w:rsidR="00F96743" w:rsidRDefault="00C92EC7" w:rsidP="00FE209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noProof/>
          <w:lang w:eastAsia="en-GB"/>
        </w:rPr>
        <w:lastRenderedPageBreak/>
        <w:drawing>
          <wp:inline distT="0" distB="0" distL="0" distR="0" wp14:anchorId="5343F560" wp14:editId="35D2EDE1">
            <wp:extent cx="8839200" cy="4069457"/>
            <wp:effectExtent l="0" t="0" r="0" b="762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56360" t="16982" r="6286" b="21878"/>
                    <a:stretch/>
                  </pic:blipFill>
                  <pic:spPr bwMode="auto">
                    <a:xfrm>
                      <a:off x="0" y="0"/>
                      <a:ext cx="8874048" cy="4085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D4091C" w14:textId="4C627CC5" w:rsidR="00F96743" w:rsidRPr="00A50D5A" w:rsidRDefault="00F96743" w:rsidP="00F96743">
      <w:pPr>
        <w:spacing w:line="360" w:lineRule="auto"/>
        <w:jc w:val="center"/>
        <w:rPr>
          <w:rFonts w:ascii="Palatino Linotype" w:hAnsi="Palatino Linotype" w:cs="Times New Roman"/>
          <w:sz w:val="20"/>
          <w:lang w:val="en-US"/>
        </w:rPr>
      </w:pPr>
      <w:r w:rsidRPr="00A50D5A">
        <w:rPr>
          <w:rFonts w:ascii="Palatino Linotype" w:hAnsi="Palatino Linotype" w:cs="Times New Roman"/>
          <w:b/>
          <w:sz w:val="20"/>
          <w:lang w:val="en-US"/>
        </w:rPr>
        <w:t xml:space="preserve">Figure S3.1. </w:t>
      </w:r>
      <w:r w:rsidRPr="00A50D5A">
        <w:rPr>
          <w:rFonts w:ascii="Palatino Linotype" w:hAnsi="Palatino Linotype" w:cs="Times New Roman"/>
          <w:sz w:val="20"/>
          <w:lang w:val="en-US"/>
        </w:rPr>
        <w:t>Bootstrapped</w:t>
      </w:r>
      <w:r w:rsidRPr="00A50D5A">
        <w:rPr>
          <w:rFonts w:ascii="Palatino Linotype" w:hAnsi="Palatino Linotype" w:cs="Times New Roman"/>
          <w:b/>
          <w:sz w:val="20"/>
          <w:lang w:val="en-US"/>
        </w:rPr>
        <w:t xml:space="preserve"> </w:t>
      </w:r>
      <w:r w:rsidRPr="00A50D5A">
        <w:rPr>
          <w:rFonts w:ascii="Palatino Linotype" w:hAnsi="Palatino Linotype" w:cs="Times New Roman"/>
          <w:sz w:val="20"/>
          <w:lang w:val="en-US"/>
        </w:rPr>
        <w:t xml:space="preserve">(n=1000) dendrogram of average-linkage clustering of the </w:t>
      </w:r>
      <w:r w:rsidR="0024410D" w:rsidRPr="00A50D5A">
        <w:rPr>
          <w:rFonts w:ascii="Palatino Linotype" w:hAnsi="Palatino Linotype" w:cs="Times New Roman"/>
          <w:sz w:val="20"/>
          <w:lang w:val="en-US"/>
        </w:rPr>
        <w:t>median</w:t>
      </w:r>
      <w:r w:rsidRPr="00A50D5A">
        <w:rPr>
          <w:rFonts w:ascii="Palatino Linotype" w:hAnsi="Palatino Linotype" w:cs="Times New Roman"/>
          <w:sz w:val="20"/>
          <w:lang w:val="en-US"/>
        </w:rPr>
        <w:t xml:space="preserve"> song strings </w:t>
      </w:r>
      <w:r w:rsidR="0024410D" w:rsidRPr="00A50D5A">
        <w:rPr>
          <w:rFonts w:ascii="Palatino Linotype" w:hAnsi="Palatino Linotype" w:cs="Times New Roman"/>
          <w:sz w:val="20"/>
          <w:lang w:val="en-US"/>
        </w:rPr>
        <w:t xml:space="preserve">per phrase type </w:t>
      </w:r>
      <w:r w:rsidRPr="00A50D5A">
        <w:rPr>
          <w:rFonts w:ascii="Palatino Linotype" w:hAnsi="Palatino Linotype" w:cs="Times New Roman"/>
          <w:sz w:val="20"/>
          <w:lang w:val="en-US"/>
        </w:rPr>
        <w:t>recorded at different locations and years, based on Levenshtein Similarity Index analysis.</w:t>
      </w:r>
      <w:r w:rsidR="0024410D" w:rsidRPr="00A50D5A">
        <w:rPr>
          <w:rFonts w:ascii="Palatino Linotype" w:hAnsi="Palatino Linotype" w:cs="Times New Roman"/>
          <w:sz w:val="20"/>
          <w:lang w:val="en-US"/>
        </w:rPr>
        <w:t xml:space="preserve"> </w:t>
      </w:r>
      <w:r w:rsidR="00DA1BAC">
        <w:rPr>
          <w:rFonts w:ascii="Palatino Linotype" w:hAnsi="Palatino Linotype" w:cs="Times New Roman"/>
          <w:sz w:val="20"/>
          <w:lang w:val="en-US"/>
        </w:rPr>
        <w:t xml:space="preserve">Red dots indicate AU values &gt;95% where divisions were stable and likely to occur. </w:t>
      </w:r>
      <w:r w:rsidR="00DA1BAC" w:rsidRPr="00454F80">
        <w:rPr>
          <w:rFonts w:ascii="Palatino Linotype" w:hAnsi="Palatino Linotype"/>
          <w:sz w:val="20"/>
          <w:szCs w:val="20"/>
          <w:lang w:val="en-US"/>
        </w:rPr>
        <w:t>Red boxes indicate the resulting clusters.</w:t>
      </w:r>
      <w:r w:rsidR="00DA1BAC">
        <w:rPr>
          <w:rFonts w:ascii="Palatino Linotype" w:hAnsi="Palatino Linotype"/>
          <w:sz w:val="20"/>
          <w:szCs w:val="20"/>
          <w:lang w:val="en-US"/>
        </w:rPr>
        <w:t xml:space="preserve"> </w:t>
      </w:r>
      <w:r w:rsidR="0024410D" w:rsidRPr="00A50D5A">
        <w:rPr>
          <w:rFonts w:ascii="Palatino Linotype" w:hAnsi="Palatino Linotype" w:cs="Times New Roman"/>
          <w:sz w:val="20"/>
          <w:lang w:val="en-US"/>
        </w:rPr>
        <w:t xml:space="preserve">The labels are </w:t>
      </w:r>
      <w:r w:rsidR="00D569EF">
        <w:rPr>
          <w:rFonts w:ascii="Palatino Linotype" w:hAnsi="Palatino Linotype" w:cs="Times New Roman"/>
          <w:sz w:val="20"/>
          <w:lang w:val="en-US"/>
        </w:rPr>
        <w:t xml:space="preserve">structured as follows: </w:t>
      </w:r>
      <w:proofErr w:type="spellStart"/>
      <w:r w:rsidR="00D569EF">
        <w:rPr>
          <w:rFonts w:ascii="Palatino Linotype" w:hAnsi="Palatino Linotype" w:cs="Times New Roman"/>
          <w:sz w:val="20"/>
          <w:lang w:val="en-US"/>
        </w:rPr>
        <w:t>Location</w:t>
      </w:r>
      <w:r w:rsidR="0024410D" w:rsidRPr="00A50D5A">
        <w:rPr>
          <w:rFonts w:ascii="Palatino Linotype" w:hAnsi="Palatino Linotype" w:cs="Times New Roman"/>
          <w:sz w:val="20"/>
          <w:lang w:val="en-US"/>
        </w:rPr>
        <w:t>Year_Phrase</w:t>
      </w:r>
      <w:r w:rsidR="008A18F6" w:rsidRPr="00A50D5A">
        <w:rPr>
          <w:rFonts w:ascii="Palatino Linotype" w:hAnsi="Palatino Linotype" w:cs="Times New Roman"/>
          <w:sz w:val="20"/>
          <w:lang w:val="en-US"/>
        </w:rPr>
        <w:t>T</w:t>
      </w:r>
      <w:r w:rsidR="0024410D" w:rsidRPr="00A50D5A">
        <w:rPr>
          <w:rFonts w:ascii="Palatino Linotype" w:hAnsi="Palatino Linotype" w:cs="Times New Roman"/>
          <w:sz w:val="20"/>
          <w:lang w:val="en-US"/>
        </w:rPr>
        <w:t>ype</w:t>
      </w:r>
      <w:proofErr w:type="spellEnd"/>
      <w:r w:rsidR="0024410D" w:rsidRPr="00A50D5A">
        <w:rPr>
          <w:rFonts w:ascii="Palatino Linotype" w:hAnsi="Palatino Linotype" w:cs="Times New Roman"/>
          <w:sz w:val="20"/>
          <w:lang w:val="en-US"/>
        </w:rPr>
        <w:t>.</w:t>
      </w:r>
    </w:p>
    <w:p w14:paraId="6328890E" w14:textId="2CB27894" w:rsidR="00F96743" w:rsidRDefault="00F96743" w:rsidP="00FE209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7D106D1" w14:textId="77777777" w:rsidR="00996B2F" w:rsidRDefault="00996B2F" w:rsidP="00FE2090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  <w:sectPr w:rsidR="00996B2F" w:rsidSect="00996B2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DA29B93" w14:textId="2D50AF50" w:rsidR="006277F2" w:rsidRPr="00A50D5A" w:rsidRDefault="00A6321F" w:rsidP="00A6321F">
      <w:pPr>
        <w:spacing w:line="360" w:lineRule="auto"/>
        <w:ind w:firstLine="720"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lastRenderedPageBreak/>
        <w:t xml:space="preserve">S4. </w:t>
      </w:r>
      <w:r w:rsidR="006277F2"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Song</w:t>
      </w:r>
      <w:r w:rsidR="002E785E"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 xml:space="preserve"> sequences for each </w:t>
      </w:r>
      <w:r w:rsidR="006277F2"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location and year</w:t>
      </w:r>
    </w:p>
    <w:p w14:paraId="1F7A2B12" w14:textId="539E95AC" w:rsidR="003F44EC" w:rsidRPr="00A50D5A" w:rsidRDefault="00D4177A" w:rsidP="00366ABF">
      <w:pPr>
        <w:spacing w:line="360" w:lineRule="auto"/>
        <w:contextualSpacing/>
        <w:jc w:val="both"/>
        <w:rPr>
          <w:rFonts w:ascii="Palatino Linotype" w:hAnsi="Palatino Linotype" w:cs="Times New Roman"/>
          <w:sz w:val="20"/>
          <w:szCs w:val="20"/>
          <w:lang w:val="en-US"/>
        </w:rPr>
      </w:pPr>
      <w:r w:rsidRPr="00AE2872">
        <w:rPr>
          <w:rFonts w:ascii="Palatino Linotype" w:hAnsi="Palatino Linotype" w:cs="Times New Roman"/>
          <w:sz w:val="20"/>
          <w:szCs w:val="20"/>
          <w:lang w:val="en-US"/>
        </w:rPr>
        <w:t>I</w:t>
      </w:r>
      <w:r w:rsidR="00334B96" w:rsidRPr="00AE2872">
        <w:rPr>
          <w:rFonts w:ascii="Palatino Linotype" w:hAnsi="Palatino Linotype" w:cs="Times New Roman"/>
          <w:sz w:val="20"/>
          <w:szCs w:val="20"/>
          <w:lang w:val="en-US"/>
        </w:rPr>
        <w:t>nformation regarding the</w:t>
      </w:r>
      <w:r w:rsidR="006277F2" w:rsidRPr="00AE2872">
        <w:rPr>
          <w:rFonts w:ascii="Palatino Linotype" w:hAnsi="Palatino Linotype" w:cs="Times New Roman"/>
          <w:sz w:val="20"/>
          <w:szCs w:val="20"/>
          <w:lang w:val="en-US"/>
        </w:rPr>
        <w:t xml:space="preserve"> </w:t>
      </w:r>
      <w:r w:rsidR="002E785E" w:rsidRPr="00AE2872">
        <w:rPr>
          <w:rFonts w:ascii="Palatino Linotype" w:hAnsi="Palatino Linotype" w:cs="Times New Roman"/>
          <w:sz w:val="20"/>
          <w:szCs w:val="20"/>
          <w:lang w:val="en-US"/>
        </w:rPr>
        <w:t>themes</w:t>
      </w:r>
      <w:r w:rsidR="006277F2" w:rsidRPr="00AE2872">
        <w:rPr>
          <w:rFonts w:ascii="Palatino Linotype" w:hAnsi="Palatino Linotype" w:cs="Times New Roman"/>
          <w:sz w:val="20"/>
          <w:szCs w:val="20"/>
          <w:lang w:val="en-US"/>
        </w:rPr>
        <w:t xml:space="preserve"> present at each location/year</w:t>
      </w:r>
      <w:r w:rsidR="00956089" w:rsidRPr="00AE2872">
        <w:rPr>
          <w:rFonts w:ascii="Palatino Linotype" w:hAnsi="Palatino Linotype" w:cs="Times New Roman"/>
          <w:sz w:val="20"/>
          <w:szCs w:val="20"/>
          <w:lang w:val="en-US"/>
        </w:rPr>
        <w:t>.</w:t>
      </w:r>
      <w:r w:rsidR="00BD586E" w:rsidRPr="00AE2872">
        <w:rPr>
          <w:rFonts w:ascii="Palatino Linotype" w:hAnsi="Palatino Linotype" w:cs="Times New Roman"/>
          <w:sz w:val="20"/>
          <w:szCs w:val="20"/>
          <w:lang w:val="en-US"/>
        </w:rPr>
        <w:t xml:space="preserve"> </w:t>
      </w:r>
      <w:r w:rsidR="00956089" w:rsidRPr="00AE2872">
        <w:rPr>
          <w:rFonts w:ascii="Palatino Linotype" w:hAnsi="Palatino Linotype" w:cs="Times New Roman"/>
          <w:sz w:val="20"/>
          <w:szCs w:val="20"/>
          <w:lang w:val="en-US"/>
        </w:rPr>
        <w:t>The ‘themes</w:t>
      </w:r>
      <w:r w:rsidR="00A70540" w:rsidRPr="00AE2872">
        <w:rPr>
          <w:rFonts w:ascii="Palatino Linotype" w:hAnsi="Palatino Linotype" w:cs="Times New Roman"/>
          <w:sz w:val="20"/>
          <w:szCs w:val="20"/>
          <w:lang w:val="en-US"/>
        </w:rPr>
        <w:t>/phrase types</w:t>
      </w:r>
      <w:r w:rsidR="00956089" w:rsidRPr="00AE2872">
        <w:rPr>
          <w:rFonts w:ascii="Palatino Linotype" w:hAnsi="Palatino Linotype" w:cs="Times New Roman"/>
          <w:sz w:val="20"/>
          <w:szCs w:val="20"/>
          <w:lang w:val="en-US"/>
        </w:rPr>
        <w:t xml:space="preserve"> present’ are</w:t>
      </w:r>
      <w:r w:rsidR="00956089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 the themes </w:t>
      </w:r>
      <w:r w:rsidR="00D82D2D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that were </w:t>
      </w:r>
      <w:r w:rsidR="00956089" w:rsidRPr="00A50D5A">
        <w:rPr>
          <w:rFonts w:ascii="Palatino Linotype" w:hAnsi="Palatino Linotype" w:cs="Times New Roman"/>
          <w:sz w:val="20"/>
          <w:szCs w:val="20"/>
          <w:lang w:val="en-US"/>
        </w:rPr>
        <w:t>entered into Dice’s Similarity Index analysis.</w:t>
      </w:r>
      <w:r w:rsidR="009A5D30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 Set medians per location/year, and per sample</w:t>
      </w:r>
      <w:r w:rsidR="00BD586E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 were calculated (</w:t>
      </w:r>
      <w:r w:rsidR="00366ABF" w:rsidRPr="00A50D5A">
        <w:rPr>
          <w:rFonts w:ascii="Palatino Linotype" w:hAnsi="Palatino Linotype" w:cs="Times New Roman"/>
          <w:sz w:val="20"/>
          <w:szCs w:val="20"/>
          <w:lang w:val="en-US"/>
        </w:rPr>
        <w:t>see ‘</w:t>
      </w:r>
      <w:r w:rsidR="00A20C08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Materials and </w:t>
      </w:r>
      <w:r w:rsidR="00366ABF" w:rsidRPr="00A50D5A">
        <w:rPr>
          <w:rFonts w:ascii="Palatino Linotype" w:hAnsi="Palatino Linotype" w:cs="Times New Roman"/>
          <w:sz w:val="20"/>
          <w:szCs w:val="20"/>
          <w:lang w:val="en-US"/>
        </w:rPr>
        <w:t>M</w:t>
      </w:r>
      <w:r w:rsidR="00BD586E" w:rsidRPr="00A50D5A">
        <w:rPr>
          <w:rFonts w:ascii="Palatino Linotype" w:hAnsi="Palatino Linotype" w:cs="Times New Roman"/>
          <w:sz w:val="20"/>
          <w:szCs w:val="20"/>
          <w:lang w:val="en-US"/>
        </w:rPr>
        <w:t>ethods’) to provide an overview of the typical theme sequence</w:t>
      </w:r>
      <w:r w:rsidR="00972B84" w:rsidRPr="00A50D5A">
        <w:rPr>
          <w:rFonts w:ascii="Palatino Linotype" w:hAnsi="Palatino Linotype" w:cs="Times New Roman"/>
          <w:sz w:val="20"/>
          <w:szCs w:val="20"/>
          <w:lang w:val="en-US"/>
        </w:rPr>
        <w:t>s</w:t>
      </w:r>
      <w:r w:rsidR="00BD586E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 and presence.</w:t>
      </w:r>
    </w:p>
    <w:p w14:paraId="14FE68DA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</w:p>
    <w:p w14:paraId="7F0934D5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New Zealand, 2016</w:t>
      </w:r>
    </w:p>
    <w:p w14:paraId="1BFBE71E" w14:textId="0BFC21E5" w:rsidR="00611D45" w:rsidRPr="00A50D5A" w:rsidRDefault="00956089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</w:t>
      </w:r>
      <w:r w:rsidR="00BD586E" w:rsidRPr="00A50D5A">
        <w:rPr>
          <w:rFonts w:ascii="Palatino Linotype" w:hAnsi="Palatino Linotype" w:cs="Times New Roman"/>
          <w:sz w:val="20"/>
          <w:szCs w:val="20"/>
          <w:lang w:val="en-US"/>
        </w:rPr>
        <w:t>/phrase types</w:t>
      </w:r>
      <w:r w:rsidR="00611D45"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 present</w:t>
      </w:r>
    </w:p>
    <w:p w14:paraId="1F3CC4B8" w14:textId="2261C629" w:rsidR="006277F2" w:rsidRPr="00A50D5A" w:rsidRDefault="006277F2" w:rsidP="00611D45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1, 2, 3, 4, 5, 5b, 6, 7, 8</w:t>
      </w:r>
    </w:p>
    <w:p w14:paraId="4A0B32AF" w14:textId="560CA527" w:rsidR="00611D45" w:rsidRPr="00A50D5A" w:rsidRDefault="00611D45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3E28BA29" w14:textId="77564543" w:rsidR="00611D45" w:rsidRPr="00A50D5A" w:rsidRDefault="00611D45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1, 2, 3, 4, 5, 5b</w:t>
      </w:r>
    </w:p>
    <w:p w14:paraId="79538BB3" w14:textId="29DE23AB" w:rsidR="006277F2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15234F76" w14:textId="56F9CEFC" w:rsidR="006277F2" w:rsidRPr="00A50D5A" w:rsidRDefault="006277F2" w:rsidP="0050378E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bdr w:val="none" w:sz="0" w:space="0" w:color="auto" w:frame="1"/>
        </w:rPr>
        <w:t>NZ_STB_X: 1, 2, 3, 4, 5, 5b</w:t>
      </w:r>
      <w:r w:rsidR="00B45CA7" w:rsidRPr="00A50D5A">
        <w:rPr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7)</w:t>
      </w:r>
    </w:p>
    <w:p w14:paraId="06AC180B" w14:textId="429DD387" w:rsidR="006277F2" w:rsidRPr="00A50D5A" w:rsidRDefault="006277F2" w:rsidP="0050378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Z_STB_Y: 1, 2, 3, 4, 5, 5b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5)</w:t>
      </w:r>
    </w:p>
    <w:p w14:paraId="13231DFD" w14:textId="74AE095A" w:rsidR="006277F2" w:rsidRPr="00A50D5A" w:rsidRDefault="006277F2" w:rsidP="0050378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Z_STB_Z: 1, 2, 3, 4, 5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4)</w:t>
      </w:r>
    </w:p>
    <w:p w14:paraId="45422B08" w14:textId="57B46EB1" w:rsidR="006277F2" w:rsidRPr="00A50D5A" w:rsidRDefault="006277F2" w:rsidP="0050378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Z_CS_X: 1, 2, 3, 4, 5, 5b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4)</w:t>
      </w:r>
    </w:p>
    <w:p w14:paraId="1679AD9F" w14:textId="0C41A0ED" w:rsidR="006277F2" w:rsidRPr="00A50D5A" w:rsidRDefault="006277F2" w:rsidP="0050378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Z_CS_Y: 1, 2, 3, 4, 5, 5b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3)</w:t>
      </w:r>
    </w:p>
    <w:p w14:paraId="729444E2" w14:textId="4176EB7C" w:rsidR="003F44EC" w:rsidRPr="00A50D5A" w:rsidRDefault="006277F2" w:rsidP="00996B2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Z_CS_Z: 5, 6, 7, 8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7)</w:t>
      </w:r>
    </w:p>
    <w:p w14:paraId="769098F1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</w:p>
    <w:p w14:paraId="299BA367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 xml:space="preserve">New Caledonia, song </w:t>
      </w:r>
      <w:proofErr w:type="gramStart"/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A</w:t>
      </w:r>
      <w:proofErr w:type="gramEnd"/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, 2015</w:t>
      </w:r>
    </w:p>
    <w:p w14:paraId="75B7B130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52D866EE" w14:textId="093D8E4E" w:rsidR="006277F2" w:rsidRPr="00A50D5A" w:rsidRDefault="000C744F" w:rsidP="00D125C3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12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2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b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3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3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b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4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4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b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5</w:t>
      </w:r>
    </w:p>
    <w:p w14:paraId="1A1B1742" w14:textId="0ABFD5D1" w:rsidR="00D125C3" w:rsidRPr="00A50D5A" w:rsidRDefault="00D125C3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7C7A7217" w14:textId="52C76667" w:rsidR="00D125C3" w:rsidRPr="00A50D5A" w:rsidRDefault="00D125C3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12, 13b</w:t>
      </w:r>
    </w:p>
    <w:p w14:paraId="74181643" w14:textId="38BBDD07" w:rsidR="0050378E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1AC82BA7" w14:textId="60354125" w:rsidR="006277F2" w:rsidRPr="00A50D5A" w:rsidRDefault="000C744F" w:rsidP="0050378E">
      <w:pPr>
        <w:spacing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C_15a_X: 13, 12, 14, 15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7)</w:t>
      </w:r>
    </w:p>
    <w:p w14:paraId="0C3F685C" w14:textId="04B1648E" w:rsidR="006277F2" w:rsidRPr="00A50D5A" w:rsidRDefault="000C744F" w:rsidP="0050378E">
      <w:pPr>
        <w:spacing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NC_15a_Y: </w:t>
      </w:r>
      <w:r w:rsidR="00A06DEE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12, 13b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8)</w:t>
      </w:r>
    </w:p>
    <w:p w14:paraId="779337DB" w14:textId="438C54FD" w:rsidR="006277F2" w:rsidRPr="00A50D5A" w:rsidRDefault="000C744F" w:rsidP="0050378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firstLine="720"/>
        <w:contextualSpacing/>
        <w:rPr>
          <w:rFonts w:ascii="Palatino Linotype" w:eastAsia="Times New Roman" w:hAnsi="Palatino Linotype" w:cs="Times New Roman"/>
          <w:sz w:val="20"/>
          <w:szCs w:val="20"/>
          <w:lang w:val="en-NZ" w:eastAsia="en-NZ"/>
        </w:rPr>
      </w:pPr>
      <w:r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NC_15a_Z: 12, 13b, 12b, 14</w:t>
      </w:r>
      <w:r w:rsidR="006277F2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>b</w:t>
      </w:r>
      <w:r w:rsidR="00B45CA7" w:rsidRPr="00A50D5A">
        <w:rPr>
          <w:rFonts w:ascii="Palatino Linotype" w:eastAsia="Times New Roman" w:hAnsi="Palatino Linotype" w:cs="Times New Roman"/>
          <w:sz w:val="20"/>
          <w:szCs w:val="20"/>
          <w:bdr w:val="none" w:sz="0" w:space="0" w:color="auto" w:frame="1"/>
          <w:lang w:val="en-NZ" w:eastAsia="en-NZ"/>
        </w:rPr>
        <w:t xml:space="preserve"> (n=5)</w:t>
      </w:r>
    </w:p>
    <w:p w14:paraId="65D2D3BA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u w:val="single"/>
          <w:lang w:val="en-US"/>
        </w:rPr>
      </w:pPr>
    </w:p>
    <w:p w14:paraId="64117A7C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New Caledonia, song B, 2015</w:t>
      </w:r>
    </w:p>
    <w:p w14:paraId="23157859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0D94C0D0" w14:textId="20B80953" w:rsidR="006277F2" w:rsidRPr="00A50D5A" w:rsidRDefault="000C744F" w:rsidP="00A970E4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5, 5c, 6, 7, 8, 16</w:t>
      </w:r>
    </w:p>
    <w:p w14:paraId="1976B699" w14:textId="26294962" w:rsidR="00A970E4" w:rsidRPr="00A50D5A" w:rsidRDefault="00A970E4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18F0FDA9" w14:textId="52EC1A51" w:rsidR="00A970E4" w:rsidRPr="00A50D5A" w:rsidRDefault="00A970E4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5c, 6, 8</w:t>
      </w:r>
    </w:p>
    <w:p w14:paraId="3F5477A5" w14:textId="78B02B36" w:rsidR="0050378E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lastRenderedPageBreak/>
        <w:t>Song set median, per sample</w:t>
      </w:r>
    </w:p>
    <w:p w14:paraId="3C1E2C37" w14:textId="17DDCABC" w:rsidR="006277F2" w:rsidRPr="00A50D5A" w:rsidRDefault="000C744F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5b_X: 5, 16</w:t>
      </w:r>
      <w:r w:rsidR="00B45CA7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7)</w:t>
      </w:r>
    </w:p>
    <w:p w14:paraId="6C9307D4" w14:textId="0793C0B3" w:rsidR="006277F2" w:rsidRPr="00A50D5A" w:rsidRDefault="00B45CA7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5b_Y: 5c, 6 (n=8)</w:t>
      </w:r>
    </w:p>
    <w:p w14:paraId="5FA045A7" w14:textId="19B0872C" w:rsidR="006277F2" w:rsidRPr="00A50D5A" w:rsidRDefault="006277F2" w:rsidP="0050378E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5b_Z: 5c, 6, 7, 8</w:t>
      </w:r>
      <w:r w:rsidR="00B45CA7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9)</w:t>
      </w:r>
    </w:p>
    <w:p w14:paraId="229CF867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u w:val="single"/>
          <w:lang w:val="en-US"/>
        </w:rPr>
      </w:pPr>
    </w:p>
    <w:p w14:paraId="7AF24DFF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New Caledonia, 2016</w:t>
      </w:r>
    </w:p>
    <w:p w14:paraId="09B6B631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3CA733E3" w14:textId="0732DD3B" w:rsidR="006277F2" w:rsidRPr="00A50D5A" w:rsidRDefault="006277F2" w:rsidP="00FA7223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1, 2, 3, 4, 5, 5b, 6, 7, 8</w:t>
      </w:r>
    </w:p>
    <w:p w14:paraId="5606AA73" w14:textId="2B5169A3" w:rsidR="00FA7223" w:rsidRPr="00A50D5A" w:rsidRDefault="00FA7223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6D4E6C0D" w14:textId="26388858" w:rsidR="00FA7223" w:rsidRPr="00A50D5A" w:rsidRDefault="00FA7223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5, 6, 7</w:t>
      </w:r>
    </w:p>
    <w:p w14:paraId="757E55DE" w14:textId="35609A27" w:rsidR="006277F2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0AB10DA7" w14:textId="02CC760A" w:rsidR="006277F2" w:rsidRPr="00A50D5A" w:rsidRDefault="006277F2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6_X: 5, 6, 7</w:t>
      </w:r>
      <w:r w:rsidR="00B45CA7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8)</w:t>
      </w:r>
    </w:p>
    <w:p w14:paraId="456577A4" w14:textId="7AADEF34" w:rsidR="006277F2" w:rsidRPr="00A50D5A" w:rsidRDefault="00B45CA7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6_Y: 5, 6, 7 (n=9)</w:t>
      </w:r>
    </w:p>
    <w:p w14:paraId="60AB9C5A" w14:textId="7775EF07" w:rsidR="006277F2" w:rsidRPr="00A50D5A" w:rsidRDefault="006277F2" w:rsidP="0050378E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6_Z: 5, 6, 7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7)</w:t>
      </w:r>
    </w:p>
    <w:p w14:paraId="329A175E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u w:val="single"/>
          <w:lang w:val="en-US"/>
        </w:rPr>
      </w:pPr>
    </w:p>
    <w:p w14:paraId="5C7F2F7D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New Caledonia, 2017</w:t>
      </w:r>
    </w:p>
    <w:p w14:paraId="417830B2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164DAD0C" w14:textId="55FDACD6" w:rsidR="006277F2" w:rsidRPr="00A50D5A" w:rsidRDefault="000C744F" w:rsidP="00096F93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3, 3b, 4, 9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0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1</w:t>
      </w:r>
    </w:p>
    <w:p w14:paraId="60CAA8F2" w14:textId="17241212" w:rsidR="00096F93" w:rsidRPr="00A50D5A" w:rsidRDefault="00096F93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5DD5EF7D" w14:textId="4E7DF128" w:rsidR="00096F93" w:rsidRPr="00A50D5A" w:rsidRDefault="00096F93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3, 3b, 10, 11</w:t>
      </w:r>
    </w:p>
    <w:p w14:paraId="00960619" w14:textId="44288031" w:rsidR="0050378E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075F6021" w14:textId="4D6DBFD2" w:rsidR="006277F2" w:rsidRPr="00A50D5A" w:rsidRDefault="000C744F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7_X: 3, 3b, 10, 11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4)</w:t>
      </w:r>
    </w:p>
    <w:p w14:paraId="70F791D3" w14:textId="49024069" w:rsidR="006277F2" w:rsidRPr="00A50D5A" w:rsidRDefault="000C744F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7_Y: 3, 3b, 9</w:t>
      </w:r>
      <w:r w:rsidR="006277F2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0</w:t>
      </w:r>
      <w:r w:rsidR="006277F2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1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5)</w:t>
      </w:r>
    </w:p>
    <w:p w14:paraId="64A24290" w14:textId="6D252EB8" w:rsidR="006277F2" w:rsidRPr="00A50D5A" w:rsidRDefault="000C744F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C_17_Z: 3, 3b, 10, 11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8)</w:t>
      </w:r>
    </w:p>
    <w:p w14:paraId="3FE07258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u w:val="single"/>
          <w:lang w:val="en-US"/>
        </w:rPr>
      </w:pPr>
    </w:p>
    <w:p w14:paraId="208F6041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East Australia, 2015</w:t>
      </w:r>
    </w:p>
    <w:p w14:paraId="3AF0EDAA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376C5FA0" w14:textId="230560E4" w:rsidR="006277F2" w:rsidRPr="00A50D5A" w:rsidRDefault="006277F2" w:rsidP="005813A2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1, 2, 3, 4, </w:t>
      </w:r>
      <w:r w:rsidR="005100FD" w:rsidRPr="00A50D5A">
        <w:rPr>
          <w:rFonts w:ascii="Palatino Linotype" w:hAnsi="Palatino Linotype" w:cs="Times New Roman"/>
          <w:sz w:val="20"/>
          <w:szCs w:val="20"/>
          <w:lang w:val="en-US"/>
        </w:rPr>
        <w:t>5, 6, 8</w:t>
      </w:r>
      <w:r w:rsidR="000C744F" w:rsidRPr="00A50D5A">
        <w:rPr>
          <w:rFonts w:ascii="Palatino Linotype" w:hAnsi="Palatino Linotype" w:cs="Times New Roman"/>
          <w:sz w:val="20"/>
          <w:szCs w:val="20"/>
          <w:lang w:val="en-US"/>
        </w:rPr>
        <w:t>, 9</w:t>
      </w:r>
    </w:p>
    <w:p w14:paraId="12A2DD94" w14:textId="6735F26D" w:rsidR="005813A2" w:rsidRPr="00A50D5A" w:rsidRDefault="005813A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478DC0DF" w14:textId="4D1B41D1" w:rsidR="005813A2" w:rsidRPr="00A50D5A" w:rsidRDefault="006D2CE2" w:rsidP="005813A2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5, 6, 8</w:t>
      </w:r>
    </w:p>
    <w:p w14:paraId="0A5449A1" w14:textId="77777777" w:rsidR="0050378E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564371B8" w14:textId="07D6F634" w:rsidR="006277F2" w:rsidRPr="00A50D5A" w:rsidRDefault="006277F2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EA_15_X</w:t>
      </w:r>
      <w:r w:rsidR="000844F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</w:t>
      </w:r>
      <w:r w:rsidR="000844F6" w:rsidRPr="002C0330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orthbound</w:t>
      </w:r>
      <w:r w:rsidR="000844F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)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: 5, </w:t>
      </w:r>
      <w:r w:rsidR="005100FD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6, 8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1)</w:t>
      </w:r>
    </w:p>
    <w:p w14:paraId="746E9062" w14:textId="0C2DF218" w:rsidR="006277F2" w:rsidRPr="00A50D5A" w:rsidRDefault="000844F6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EA_15_Y (</w:t>
      </w:r>
      <w:r w:rsidRPr="002C0330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northbound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): 5, 6, 8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5)</w:t>
      </w:r>
    </w:p>
    <w:p w14:paraId="50A5F90F" w14:textId="26AC8F63" w:rsidR="006277F2" w:rsidRPr="00A50D5A" w:rsidRDefault="006277F2" w:rsidP="0050378E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EA_15_Z</w:t>
      </w:r>
      <w:r w:rsidR="000844F6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</w:t>
      </w:r>
      <w:r w:rsidR="000844F6" w:rsidRPr="00A50D5A">
        <w:rPr>
          <w:rStyle w:val="gnkrckgcgsb"/>
          <w:rFonts w:ascii="Palatino Linotype" w:hAnsi="Palatino Linotype" w:cs="Times New Roman"/>
          <w:sz w:val="20"/>
          <w:szCs w:val="20"/>
          <w:lang w:val="en-US"/>
        </w:rPr>
        <w:t>(</w:t>
      </w:r>
      <w:bookmarkStart w:id="0" w:name="_GoBack"/>
      <w:r w:rsidR="000844F6" w:rsidRPr="002C0330">
        <w:rPr>
          <w:rStyle w:val="gnkrckgcgsb"/>
          <w:rFonts w:ascii="Palatino Linotype" w:hAnsi="Palatino Linotype" w:cs="Times New Roman"/>
          <w:sz w:val="20"/>
          <w:szCs w:val="20"/>
          <w:lang w:val="en-US"/>
        </w:rPr>
        <w:t>southbound</w:t>
      </w:r>
      <w:bookmarkEnd w:id="0"/>
      <w:r w:rsidR="000844F6" w:rsidRPr="00A50D5A">
        <w:rPr>
          <w:rStyle w:val="gnkrckgcgsb"/>
          <w:rFonts w:ascii="Palatino Linotype" w:hAnsi="Palatino Linotype" w:cs="Times New Roman"/>
          <w:sz w:val="20"/>
          <w:szCs w:val="20"/>
          <w:lang w:val="en-US"/>
        </w:rPr>
        <w:t>)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: 1, 2, 3, 4, 5</w:t>
      </w:r>
      <w:r w:rsidR="00255446" w:rsidRPr="00A50D5A">
        <w:rPr>
          <w:rStyle w:val="gnkrckgcgsb"/>
          <w:rFonts w:ascii="Palatino Linotype" w:hAnsi="Palatino Linotype" w:cs="Times New Roman"/>
          <w:sz w:val="20"/>
          <w:szCs w:val="20"/>
          <w:lang w:val="en-US"/>
        </w:rPr>
        <w:t xml:space="preserve"> (n=5)</w:t>
      </w:r>
    </w:p>
    <w:p w14:paraId="0A509F3A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u w:val="single"/>
          <w:lang w:val="en-US"/>
        </w:rPr>
      </w:pPr>
    </w:p>
    <w:p w14:paraId="51F92154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East Australia, 2016</w:t>
      </w:r>
    </w:p>
    <w:p w14:paraId="47DA53CC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5D806244" w14:textId="0704802E" w:rsidR="006277F2" w:rsidRPr="00A50D5A" w:rsidRDefault="000C744F" w:rsidP="00B80DCD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3, 3b, 9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0</w:t>
      </w:r>
      <w:r w:rsidR="006277F2"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1</w:t>
      </w:r>
    </w:p>
    <w:p w14:paraId="52B61291" w14:textId="7430BE5D" w:rsidR="00B80DCD" w:rsidRPr="00A50D5A" w:rsidRDefault="00B80DCD" w:rsidP="00B80DCD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0D03FD42" w14:textId="59073FD7" w:rsidR="00B80DCD" w:rsidRPr="00A50D5A" w:rsidRDefault="00B80DCD" w:rsidP="00B80DCD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3, 3b, 9, 10, 11</w:t>
      </w:r>
    </w:p>
    <w:p w14:paraId="66570510" w14:textId="77777777" w:rsidR="0050378E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2D966082" w14:textId="1C60A937" w:rsidR="006277F2" w:rsidRPr="00A50D5A" w:rsidRDefault="006277F2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EA_16_X: 3, 3b, 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9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0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1</w:t>
      </w:r>
      <w:r w:rsidR="00F71A35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3)</w:t>
      </w:r>
    </w:p>
    <w:p w14:paraId="7D01185D" w14:textId="56620170" w:rsidR="006277F2" w:rsidRPr="00A50D5A" w:rsidRDefault="006277F2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EA_16_Y: 3, 3b, 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9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0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1</w:t>
      </w:r>
      <w:r w:rsidR="00F71A35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2)</w:t>
      </w:r>
    </w:p>
    <w:p w14:paraId="2E10B061" w14:textId="7FF5E857" w:rsidR="006277F2" w:rsidRPr="00A50D5A" w:rsidRDefault="006277F2" w:rsidP="0050378E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EA_16_Z: 3, 3b, 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9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0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1</w:t>
      </w:r>
      <w:r w:rsidR="00F71A35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3)</w:t>
      </w:r>
    </w:p>
    <w:p w14:paraId="514B582C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u w:val="single"/>
          <w:lang w:val="en-US"/>
        </w:rPr>
      </w:pPr>
    </w:p>
    <w:p w14:paraId="52826F24" w14:textId="77777777" w:rsidR="006277F2" w:rsidRPr="00A50D5A" w:rsidRDefault="006277F2" w:rsidP="0050378E">
      <w:pPr>
        <w:spacing w:line="360" w:lineRule="auto"/>
        <w:contextualSpacing/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0"/>
          <w:u w:val="single"/>
          <w:lang w:val="en-US"/>
        </w:rPr>
        <w:t>East Australia, 2017</w:t>
      </w:r>
    </w:p>
    <w:p w14:paraId="1DCD8610" w14:textId="77777777" w:rsidR="00BD586E" w:rsidRPr="00A50D5A" w:rsidRDefault="00BD586E" w:rsidP="00BD586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Themes/phrase types present</w:t>
      </w:r>
    </w:p>
    <w:p w14:paraId="70EEAC24" w14:textId="61890727" w:rsidR="006277F2" w:rsidRPr="00A50D5A" w:rsidRDefault="006277F2" w:rsidP="00C40C7E">
      <w:pPr>
        <w:spacing w:line="360" w:lineRule="auto"/>
        <w:ind w:firstLine="720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3, 3b, 6, </w:t>
      </w:r>
      <w:r w:rsidR="000C744F" w:rsidRPr="00A50D5A">
        <w:rPr>
          <w:rFonts w:ascii="Palatino Linotype" w:hAnsi="Palatino Linotype" w:cs="Times New Roman"/>
          <w:sz w:val="20"/>
          <w:szCs w:val="20"/>
          <w:lang w:val="en-US"/>
        </w:rPr>
        <w:t>9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 xml:space="preserve">, </w:t>
      </w:r>
      <w:r w:rsidR="000C744F" w:rsidRPr="00A50D5A">
        <w:rPr>
          <w:rFonts w:ascii="Palatino Linotype" w:hAnsi="Palatino Linotype" w:cs="Times New Roman"/>
          <w:sz w:val="20"/>
          <w:szCs w:val="20"/>
          <w:lang w:val="en-US"/>
        </w:rPr>
        <w:t>10</w:t>
      </w:r>
      <w:r w:rsidRPr="00A50D5A">
        <w:rPr>
          <w:rFonts w:ascii="Palatino Linotype" w:hAnsi="Palatino Linotype" w:cs="Times New Roman"/>
          <w:sz w:val="20"/>
          <w:szCs w:val="20"/>
          <w:lang w:val="en-US"/>
        </w:rPr>
        <w:t>, 1</w:t>
      </w:r>
      <w:r w:rsidR="000C744F" w:rsidRPr="00A50D5A">
        <w:rPr>
          <w:rFonts w:ascii="Palatino Linotype" w:hAnsi="Palatino Linotype" w:cs="Times New Roman"/>
          <w:sz w:val="20"/>
          <w:szCs w:val="20"/>
          <w:lang w:val="en-US"/>
        </w:rPr>
        <w:t>1</w:t>
      </w:r>
    </w:p>
    <w:p w14:paraId="60E44074" w14:textId="5F72D56F" w:rsidR="00C40C7E" w:rsidRPr="00A50D5A" w:rsidRDefault="00C40C7E" w:rsidP="00C40C7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</w:t>
      </w:r>
    </w:p>
    <w:p w14:paraId="5372DC57" w14:textId="64EFD2E8" w:rsidR="00C40C7E" w:rsidRPr="00A50D5A" w:rsidRDefault="00C40C7E" w:rsidP="00C40C7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ab/>
        <w:t>3, 3b, 9, 10, 11</w:t>
      </w:r>
    </w:p>
    <w:p w14:paraId="6EB4CFBD" w14:textId="77777777" w:rsidR="0050378E" w:rsidRPr="00A50D5A" w:rsidRDefault="0050378E" w:rsidP="0050378E">
      <w:pPr>
        <w:spacing w:line="360" w:lineRule="auto"/>
        <w:contextualSpacing/>
        <w:rPr>
          <w:rFonts w:ascii="Palatino Linotype" w:hAnsi="Palatino Linotype" w:cs="Times New Roman"/>
          <w:sz w:val="20"/>
          <w:szCs w:val="20"/>
          <w:lang w:val="en-US"/>
        </w:rPr>
      </w:pPr>
      <w:r w:rsidRPr="00A50D5A">
        <w:rPr>
          <w:rFonts w:ascii="Palatino Linotype" w:hAnsi="Palatino Linotype" w:cs="Times New Roman"/>
          <w:sz w:val="20"/>
          <w:szCs w:val="20"/>
          <w:lang w:val="en-US"/>
        </w:rPr>
        <w:t>Song set median, per sample</w:t>
      </w:r>
    </w:p>
    <w:p w14:paraId="5C79631E" w14:textId="428E65FB" w:rsidR="006277F2" w:rsidRPr="00A50D5A" w:rsidRDefault="000C744F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EA_17_X: 3, 3b, 9, 10, 11</w:t>
      </w:r>
      <w:r w:rsidR="00F71A35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5)</w:t>
      </w:r>
    </w:p>
    <w:p w14:paraId="37DC5429" w14:textId="003F8B8D" w:rsidR="006277F2" w:rsidRPr="00A50D5A" w:rsidRDefault="006277F2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EA_17_Y: 3, 3b, 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9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0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1</w:t>
      </w:r>
      <w:r w:rsidR="00F71A35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4)</w:t>
      </w:r>
    </w:p>
    <w:p w14:paraId="1A956FB4" w14:textId="17A5178D" w:rsidR="006277F2" w:rsidRPr="00A50D5A" w:rsidRDefault="006277F2" w:rsidP="0050378E">
      <w:pPr>
        <w:spacing w:line="360" w:lineRule="auto"/>
        <w:ind w:firstLine="720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EA_17_Z: 3, 3b, 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9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0</w:t>
      </w:r>
      <w:r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, 1</w:t>
      </w:r>
      <w:r w:rsidR="000C744F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>1</w:t>
      </w:r>
      <w:r w:rsidR="00F71A35" w:rsidRPr="00A50D5A"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  <w:t xml:space="preserve"> (n=5)</w:t>
      </w:r>
    </w:p>
    <w:p w14:paraId="391E0DD3" w14:textId="20979980" w:rsidR="00A519C7" w:rsidRPr="00A50D5A" w:rsidRDefault="00A519C7" w:rsidP="00A519C7">
      <w:pPr>
        <w:spacing w:line="360" w:lineRule="auto"/>
        <w:contextualSpacing/>
        <w:rPr>
          <w:rStyle w:val="gnkrckgcgsb"/>
          <w:rFonts w:ascii="Palatino Linotype" w:hAnsi="Palatino Linotype" w:cs="Times New Roman"/>
          <w:sz w:val="20"/>
          <w:szCs w:val="20"/>
          <w:bdr w:val="none" w:sz="0" w:space="0" w:color="auto" w:frame="1"/>
        </w:rPr>
      </w:pPr>
    </w:p>
    <w:p w14:paraId="7955EAF3" w14:textId="77777777" w:rsidR="00996B2F" w:rsidRDefault="00996B2F" w:rsidP="00A519C7">
      <w:pPr>
        <w:spacing w:line="360" w:lineRule="auto"/>
        <w:contextualSpacing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  <w:sectPr w:rsidR="00996B2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7DA8E27" w14:textId="0404F635" w:rsidR="00216C9D" w:rsidRPr="00A50D5A" w:rsidRDefault="00216C9D" w:rsidP="00216C9D">
      <w:pPr>
        <w:spacing w:line="360" w:lineRule="auto"/>
        <w:ind w:firstLine="720"/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lastRenderedPageBreak/>
        <w:t>S5. Spectrograms of song types for each location and year</w:t>
      </w:r>
    </w:p>
    <w:p w14:paraId="6ADDBE4D" w14:textId="77777777" w:rsidR="00216C9D" w:rsidRPr="00A50D5A" w:rsidRDefault="00216C9D" w:rsidP="00216C9D">
      <w:pPr>
        <w:spacing w:line="360" w:lineRule="auto"/>
        <w:contextualSpacing/>
        <w:rPr>
          <w:rFonts w:ascii="Palatino Linotype" w:hAnsi="Palatino Linotype" w:cs="Times New Roman"/>
          <w:sz w:val="20"/>
          <w:lang w:val="en-US"/>
        </w:rPr>
      </w:pPr>
    </w:p>
    <w:p w14:paraId="33F148F9" w14:textId="3F4378C4" w:rsidR="00216C9D" w:rsidRPr="00A50D5A" w:rsidRDefault="00216C9D" w:rsidP="00216C9D">
      <w:pPr>
        <w:spacing w:line="360" w:lineRule="auto"/>
        <w:contextualSpacing/>
        <w:rPr>
          <w:rFonts w:ascii="Palatino Linotype" w:hAnsi="Palatino Linotype" w:cs="Times New Roman"/>
          <w:noProof/>
          <w:sz w:val="20"/>
          <w:szCs w:val="24"/>
          <w:lang w:eastAsia="en-GB"/>
        </w:rPr>
      </w:pPr>
      <w:r w:rsidRPr="00A50D5A">
        <w:rPr>
          <w:rFonts w:ascii="Palatino Linotype" w:hAnsi="Palatino Linotype" w:cs="Times New Roman"/>
          <w:sz w:val="20"/>
          <w:lang w:val="en-US"/>
        </w:rPr>
        <w:t>Spectrograms of the median song st</w:t>
      </w:r>
      <w:r w:rsidR="002140BE">
        <w:rPr>
          <w:rFonts w:ascii="Palatino Linotype" w:hAnsi="Palatino Linotype" w:cs="Times New Roman"/>
          <w:sz w:val="20"/>
          <w:lang w:val="en-US"/>
        </w:rPr>
        <w:t>r</w:t>
      </w:r>
      <w:r w:rsidRPr="00A50D5A">
        <w:rPr>
          <w:rFonts w:ascii="Palatino Linotype" w:hAnsi="Palatino Linotype" w:cs="Times New Roman"/>
          <w:sz w:val="20"/>
          <w:lang w:val="en-US"/>
        </w:rPr>
        <w:t xml:space="preserve">ings for each song type recorded per location and year (FFT length 4096, Hann window, 75% overlap, displaying 4 kHz and 140 s, generated in Raven Pro 1.5). Corresponding audio files are provided for each song type (electronic supplementary material, </w:t>
      </w:r>
      <w:r w:rsidR="005843B0" w:rsidRPr="00A50D5A">
        <w:rPr>
          <w:rFonts w:ascii="Palatino Linotype" w:hAnsi="Palatino Linotype" w:cs="Times New Roman"/>
          <w:sz w:val="20"/>
          <w:lang w:val="en-US"/>
        </w:rPr>
        <w:t>A</w:t>
      </w:r>
      <w:r w:rsidR="00E47F8A" w:rsidRPr="00A50D5A">
        <w:rPr>
          <w:rFonts w:ascii="Palatino Linotype" w:hAnsi="Palatino Linotype" w:cs="Times New Roman"/>
          <w:sz w:val="20"/>
          <w:lang w:val="en-US"/>
        </w:rPr>
        <w:t>udio_</w:t>
      </w:r>
      <w:r w:rsidRPr="00A50D5A">
        <w:rPr>
          <w:rFonts w:ascii="Palatino Linotype" w:hAnsi="Palatino Linotype" w:cs="Times New Roman"/>
          <w:sz w:val="20"/>
          <w:lang w:val="en-US"/>
        </w:rPr>
        <w:t>S1–S10).</w:t>
      </w:r>
    </w:p>
    <w:p w14:paraId="72E896BE" w14:textId="320676D8" w:rsidR="00996B2F" w:rsidRDefault="00996B2F" w:rsidP="00A519C7">
      <w:pPr>
        <w:spacing w:line="360" w:lineRule="auto"/>
        <w:contextualSpacing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14:paraId="63BEF443" w14:textId="77777777" w:rsidR="00216C9D" w:rsidRDefault="00216C9D" w:rsidP="00A519C7">
      <w:pPr>
        <w:spacing w:line="360" w:lineRule="auto"/>
        <w:contextualSpacing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14:paraId="27B70489" w14:textId="43D100E3" w:rsidR="00996B2F" w:rsidRDefault="000247D2" w:rsidP="000247D2">
      <w:pPr>
        <w:spacing w:line="360" w:lineRule="auto"/>
        <w:contextualSpacing/>
        <w:jc w:val="center"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>
        <w:rPr>
          <w:noProof/>
          <w:lang w:eastAsia="en-GB"/>
        </w:rPr>
        <w:drawing>
          <wp:inline distT="0" distB="0" distL="0" distR="0" wp14:anchorId="441BEB0B" wp14:editId="251A2790">
            <wp:extent cx="6743700" cy="3024470"/>
            <wp:effectExtent l="0" t="0" r="0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787192" cy="3043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0D1C8" w14:textId="4B0B7237" w:rsidR="00A519C7" w:rsidRDefault="00A519C7" w:rsidP="00A519C7">
      <w:pPr>
        <w:spacing w:line="360" w:lineRule="auto"/>
        <w:contextualSpacing/>
        <w:rPr>
          <w:rFonts w:ascii="Times New Roman" w:hAnsi="Times New Roman" w:cs="Times New Roman"/>
          <w:noProof/>
          <w:sz w:val="24"/>
          <w:szCs w:val="24"/>
          <w:lang w:eastAsia="en-GB"/>
        </w:rPr>
      </w:pPr>
    </w:p>
    <w:p w14:paraId="233FD1C7" w14:textId="01699D82" w:rsidR="000247D2" w:rsidRDefault="000247D2">
      <w:pPr>
        <w:rPr>
          <w:rFonts w:ascii="Times New Roman" w:hAnsi="Times New Roman" w:cs="Times New Roman"/>
          <w:noProof/>
          <w:sz w:val="24"/>
          <w:szCs w:val="24"/>
          <w:lang w:eastAsia="en-GB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br w:type="page"/>
      </w:r>
    </w:p>
    <w:p w14:paraId="4BCC360E" w14:textId="1011651E" w:rsidR="000247D2" w:rsidRDefault="000247D2" w:rsidP="000247D2">
      <w:pPr>
        <w:spacing w:line="360" w:lineRule="auto"/>
        <w:contextualSpacing/>
        <w:jc w:val="center"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>
        <w:rPr>
          <w:rFonts w:ascii="Times New Roman" w:hAnsi="Times New Roman" w:cs="Times New Roman"/>
          <w:noProof/>
          <w:sz w:val="24"/>
          <w:szCs w:val="24"/>
          <w:bdr w:val="none" w:sz="0" w:space="0" w:color="auto" w:frame="1"/>
          <w:lang w:eastAsia="en-GB"/>
        </w:rPr>
        <w:lastRenderedPageBreak/>
        <w:drawing>
          <wp:inline distT="0" distB="0" distL="0" distR="0" wp14:anchorId="0660DD16" wp14:editId="0F0C82BE">
            <wp:extent cx="6522502" cy="273367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NC 2015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630"/>
                    <a:stretch/>
                  </pic:blipFill>
                  <pic:spPr bwMode="auto">
                    <a:xfrm>
                      <a:off x="0" y="0"/>
                      <a:ext cx="6552118" cy="27460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E8ACA0" w14:textId="421B0F84" w:rsidR="000247D2" w:rsidRDefault="000247D2" w:rsidP="000247D2">
      <w:pPr>
        <w:spacing w:line="360" w:lineRule="auto"/>
        <w:contextualSpacing/>
        <w:jc w:val="center"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>
        <w:rPr>
          <w:rFonts w:ascii="Times New Roman" w:hAnsi="Times New Roman" w:cs="Times New Roman"/>
          <w:noProof/>
          <w:sz w:val="24"/>
          <w:szCs w:val="24"/>
          <w:bdr w:val="none" w:sz="0" w:space="0" w:color="auto" w:frame="1"/>
          <w:lang w:eastAsia="en-GB"/>
        </w:rPr>
        <w:drawing>
          <wp:inline distT="0" distB="0" distL="0" distR="0" wp14:anchorId="232F20A2" wp14:editId="54AA6DAE">
            <wp:extent cx="6533589" cy="2895600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NC 2016 2017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55167" cy="29051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39FBCE" w14:textId="391563C0" w:rsidR="000247D2" w:rsidRDefault="000247D2" w:rsidP="000247D2">
      <w:pPr>
        <w:spacing w:line="360" w:lineRule="auto"/>
        <w:contextualSpacing/>
        <w:jc w:val="center"/>
        <w:rPr>
          <w:rStyle w:val="gnkrckgcgsb"/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>
        <w:rPr>
          <w:rFonts w:ascii="Times New Roman" w:hAnsi="Times New Roman" w:cs="Times New Roman"/>
          <w:noProof/>
          <w:sz w:val="24"/>
          <w:szCs w:val="24"/>
          <w:bdr w:val="none" w:sz="0" w:space="0" w:color="auto" w:frame="1"/>
          <w:lang w:eastAsia="en-GB"/>
        </w:rPr>
        <w:lastRenderedPageBreak/>
        <w:drawing>
          <wp:inline distT="0" distB="0" distL="0" distR="0" wp14:anchorId="04A0A0A2" wp14:editId="187AA936">
            <wp:extent cx="6515100" cy="2716570"/>
            <wp:effectExtent l="0" t="0" r="0" b="762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EA 2015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008"/>
                    <a:stretch/>
                  </pic:blipFill>
                  <pic:spPr bwMode="auto">
                    <a:xfrm>
                      <a:off x="0" y="0"/>
                      <a:ext cx="6551024" cy="27315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27C301" w14:textId="34BA4200" w:rsidR="00B829E7" w:rsidRDefault="000247D2" w:rsidP="000247D2">
      <w:pPr>
        <w:spacing w:line="360" w:lineRule="auto"/>
        <w:contextualSpacing/>
        <w:jc w:val="center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>
        <w:rPr>
          <w:rFonts w:ascii="Times New Roman" w:hAnsi="Times New Roman" w:cs="Times New Roman"/>
          <w:noProof/>
          <w:sz w:val="24"/>
          <w:szCs w:val="24"/>
          <w:bdr w:val="none" w:sz="0" w:space="0" w:color="auto" w:frame="1"/>
          <w:lang w:eastAsia="en-GB"/>
        </w:rPr>
        <w:drawing>
          <wp:inline distT="0" distB="0" distL="0" distR="0" wp14:anchorId="11CF1748" wp14:editId="07FA248B">
            <wp:extent cx="6505575" cy="2882251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EA 2016 2017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27481" cy="2891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B91DB8" w14:textId="77777777" w:rsidR="00996B2F" w:rsidRDefault="00996B2F">
      <w:pPr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sectPr w:rsidR="00996B2F" w:rsidSect="00996B2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CE5C1C2" w14:textId="38560073" w:rsidR="00B829E7" w:rsidRPr="00A50D5A" w:rsidRDefault="00216C9D" w:rsidP="00B829E7">
      <w:pPr>
        <w:spacing w:line="360" w:lineRule="auto"/>
        <w:ind w:firstLine="720"/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lastRenderedPageBreak/>
        <w:t>S6</w:t>
      </w:r>
      <w:r w:rsidR="00B829E7" w:rsidRPr="00A50D5A">
        <w:rPr>
          <w:rFonts w:ascii="Palatino Linotype" w:hAnsi="Palatino Linotype" w:cs="Times New Roman"/>
          <w:b/>
          <w:sz w:val="20"/>
          <w:szCs w:val="24"/>
          <w:u w:val="single"/>
          <w:lang w:val="en-US"/>
        </w:rPr>
        <w:t>. LSI song matching using the theme similarity matrix</w:t>
      </w:r>
    </w:p>
    <w:p w14:paraId="1D0EC727" w14:textId="1CD0246C" w:rsidR="000A76F6" w:rsidRPr="00A50D5A" w:rsidRDefault="000A76F6" w:rsidP="000A76F6">
      <w:pPr>
        <w:spacing w:line="360" w:lineRule="auto"/>
        <w:rPr>
          <w:rFonts w:ascii="Palatino Linotype" w:hAnsi="Palatino Linotype" w:cs="Times New Roman"/>
          <w:b/>
          <w:sz w:val="20"/>
          <w:szCs w:val="24"/>
          <w:lang w:val="en-US"/>
        </w:rPr>
      </w:pPr>
      <w:r w:rsidRPr="00A50D5A">
        <w:rPr>
          <w:rFonts w:ascii="Palatino Linotype" w:hAnsi="Palatino Linotype" w:cs="Times New Roman"/>
          <w:b/>
          <w:sz w:val="20"/>
          <w:szCs w:val="24"/>
          <w:lang w:val="en-US"/>
        </w:rPr>
        <w:t>Theme similarity matrix</w:t>
      </w:r>
    </w:p>
    <w:p w14:paraId="64CACEEF" w14:textId="11EC824C" w:rsidR="009F0FE6" w:rsidRPr="00A50D5A" w:rsidRDefault="009F0FE6" w:rsidP="009F0FE6">
      <w:pPr>
        <w:rPr>
          <w:rFonts w:ascii="Palatino Linotype" w:hAnsi="Palatino Linotype" w:cs="Times New Roman"/>
          <w:sz w:val="20"/>
          <w:szCs w:val="24"/>
        </w:rPr>
      </w:pPr>
      <w:r w:rsidRPr="00A50D5A">
        <w:rPr>
          <w:rFonts w:ascii="Palatino Linotype" w:hAnsi="Palatino Linotype" w:cs="Times New Roman"/>
          <w:sz w:val="20"/>
          <w:szCs w:val="24"/>
        </w:rPr>
        <w:t>Theme similarity matrix included separately as file ‘</w:t>
      </w:r>
      <w:r w:rsidR="005B1673">
        <w:rPr>
          <w:rFonts w:ascii="Palatino Linotype" w:hAnsi="Palatino Linotype" w:cs="Times New Roman"/>
          <w:sz w:val="20"/>
          <w:szCs w:val="24"/>
        </w:rPr>
        <w:t>CSV</w:t>
      </w:r>
      <w:r w:rsidRPr="00A50D5A">
        <w:rPr>
          <w:rFonts w:ascii="Palatino Linotype" w:hAnsi="Palatino Linotype" w:cs="Times New Roman"/>
          <w:sz w:val="20"/>
          <w:szCs w:val="24"/>
        </w:rPr>
        <w:t>_</w:t>
      </w:r>
      <w:r w:rsidR="005843B0" w:rsidRPr="00A50D5A">
        <w:rPr>
          <w:rFonts w:ascii="Palatino Linotype" w:hAnsi="Palatino Linotype" w:cs="Times New Roman"/>
          <w:sz w:val="20"/>
          <w:szCs w:val="24"/>
        </w:rPr>
        <w:t>S3_</w:t>
      </w:r>
      <w:r w:rsidRPr="00A50D5A">
        <w:rPr>
          <w:rFonts w:ascii="Palatino Linotype" w:hAnsi="Palatino Linotype" w:cs="Times New Roman"/>
          <w:sz w:val="20"/>
          <w:szCs w:val="24"/>
        </w:rPr>
        <w:t>SongThemeMatrix.csv’</w:t>
      </w:r>
    </w:p>
    <w:p w14:paraId="438776D5" w14:textId="2577E34E" w:rsidR="003F44EC" w:rsidRDefault="003F44EC" w:rsidP="00C630C9">
      <w:pPr>
        <w:spacing w:line="360" w:lineRule="auto"/>
        <w:contextualSpacing/>
        <w:jc w:val="center"/>
        <w:rPr>
          <w:rFonts w:ascii="Times New Roman" w:hAnsi="Times New Roman" w:cs="Times New Roman"/>
          <w:noProof/>
          <w:sz w:val="24"/>
          <w:szCs w:val="24"/>
          <w:bdr w:val="none" w:sz="0" w:space="0" w:color="auto" w:frame="1"/>
          <w:lang w:eastAsia="en-GB"/>
        </w:rPr>
      </w:pPr>
    </w:p>
    <w:p w14:paraId="0357FE2F" w14:textId="391DF82C" w:rsidR="00B044FE" w:rsidRDefault="00B044FE" w:rsidP="00C630C9">
      <w:pPr>
        <w:spacing w:line="360" w:lineRule="auto"/>
        <w:contextualSpacing/>
        <w:jc w:val="center"/>
        <w:rPr>
          <w:rFonts w:ascii="Times New Roman" w:hAnsi="Times New Roman" w:cs="Times New Roman"/>
          <w:sz w:val="24"/>
          <w:szCs w:val="24"/>
          <w:bdr w:val="none" w:sz="0" w:space="0" w:color="auto" w:frame="1"/>
        </w:rPr>
      </w:pPr>
      <w:r>
        <w:rPr>
          <w:noProof/>
          <w:lang w:eastAsia="en-GB"/>
        </w:rPr>
        <w:drawing>
          <wp:inline distT="0" distB="0" distL="0" distR="0" wp14:anchorId="4DC676B7" wp14:editId="0F15BF6D">
            <wp:extent cx="7586909" cy="340360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l="56336" t="19955" r="6768" b="21199"/>
                    <a:stretch/>
                  </pic:blipFill>
                  <pic:spPr bwMode="auto">
                    <a:xfrm>
                      <a:off x="0" y="0"/>
                      <a:ext cx="7607963" cy="34130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0A216B" w14:textId="0F356085" w:rsidR="00B829E7" w:rsidRPr="00A50D5A" w:rsidRDefault="00216C9D" w:rsidP="00B044FE">
      <w:pPr>
        <w:spacing w:line="360" w:lineRule="auto"/>
        <w:jc w:val="center"/>
        <w:rPr>
          <w:rFonts w:ascii="Palatino Linotype" w:hAnsi="Palatino Linotype" w:cs="Times New Roman"/>
          <w:sz w:val="20"/>
          <w:szCs w:val="24"/>
          <w:bdr w:val="none" w:sz="0" w:space="0" w:color="auto" w:frame="1"/>
        </w:rPr>
      </w:pPr>
      <w:r w:rsidRPr="00A50D5A">
        <w:rPr>
          <w:rFonts w:ascii="Palatino Linotype" w:hAnsi="Palatino Linotype" w:cs="Times New Roman"/>
          <w:b/>
          <w:sz w:val="20"/>
          <w:lang w:val="en-US"/>
        </w:rPr>
        <w:t>Figure S6</w:t>
      </w:r>
      <w:r w:rsidR="00B829E7" w:rsidRPr="00A50D5A">
        <w:rPr>
          <w:rFonts w:ascii="Palatino Linotype" w:hAnsi="Palatino Linotype" w:cs="Times New Roman"/>
          <w:b/>
          <w:sz w:val="20"/>
          <w:lang w:val="en-US"/>
        </w:rPr>
        <w:t xml:space="preserve">.1. </w:t>
      </w:r>
      <w:r w:rsidR="00B829E7" w:rsidRPr="00A50D5A">
        <w:rPr>
          <w:rFonts w:ascii="Palatino Linotype" w:hAnsi="Palatino Linotype" w:cs="Times New Roman"/>
          <w:sz w:val="20"/>
          <w:lang w:val="en-US"/>
        </w:rPr>
        <w:t>Bootstrapped</w:t>
      </w:r>
      <w:r w:rsidR="00B829E7" w:rsidRPr="00A50D5A">
        <w:rPr>
          <w:rFonts w:ascii="Palatino Linotype" w:hAnsi="Palatino Linotype" w:cs="Times New Roman"/>
          <w:b/>
          <w:sz w:val="20"/>
          <w:lang w:val="en-US"/>
        </w:rPr>
        <w:t xml:space="preserve"> </w:t>
      </w:r>
      <w:r w:rsidR="00B829E7" w:rsidRPr="00A50D5A">
        <w:rPr>
          <w:rFonts w:ascii="Palatino Linotype" w:hAnsi="Palatino Linotype" w:cs="Times New Roman"/>
          <w:sz w:val="20"/>
          <w:lang w:val="en-US"/>
        </w:rPr>
        <w:t>(n=1000) dendrogram of average-linkage clustering of the theme similarity matrix of song strings recorded at different locations and years, based on Levenshtein Distance Similarity Index analysis.</w:t>
      </w:r>
      <w:r w:rsidR="00BB435E" w:rsidRPr="00A50D5A">
        <w:rPr>
          <w:rFonts w:ascii="Palatino Linotype" w:hAnsi="Palatino Linotype" w:cs="Times New Roman"/>
          <w:sz w:val="20"/>
          <w:lang w:val="en-US"/>
        </w:rPr>
        <w:t xml:space="preserve"> </w:t>
      </w:r>
      <w:r w:rsidR="00DA1BAC">
        <w:rPr>
          <w:rFonts w:ascii="Palatino Linotype" w:hAnsi="Palatino Linotype" w:cs="Times New Roman"/>
          <w:sz w:val="20"/>
          <w:lang w:val="en-US"/>
        </w:rPr>
        <w:t xml:space="preserve">Red dots indicate AU values &gt;95% where divisions were stable and likely to occur. </w:t>
      </w:r>
      <w:r w:rsidR="00DA1BAC" w:rsidRPr="00454F80">
        <w:rPr>
          <w:rFonts w:ascii="Palatino Linotype" w:hAnsi="Palatino Linotype"/>
          <w:sz w:val="20"/>
          <w:szCs w:val="20"/>
          <w:lang w:val="en-US"/>
        </w:rPr>
        <w:t>Red boxes indicate the resulting clusters.</w:t>
      </w:r>
      <w:r w:rsidR="00DA1BAC">
        <w:rPr>
          <w:rFonts w:ascii="Palatino Linotype" w:hAnsi="Palatino Linotype"/>
          <w:sz w:val="20"/>
          <w:szCs w:val="20"/>
          <w:lang w:val="en-US"/>
        </w:rPr>
        <w:t xml:space="preserve"> </w:t>
      </w:r>
      <w:r w:rsidR="00BB435E" w:rsidRPr="00A50D5A">
        <w:rPr>
          <w:rFonts w:ascii="Palatino Linotype" w:hAnsi="Palatino Linotype" w:cs="Times New Roman"/>
          <w:sz w:val="20"/>
          <w:lang w:val="en-US"/>
        </w:rPr>
        <w:t xml:space="preserve">The labels are structured as follows: </w:t>
      </w:r>
      <w:proofErr w:type="spellStart"/>
      <w:r w:rsidR="00BB435E" w:rsidRPr="00A50D5A">
        <w:rPr>
          <w:rFonts w:ascii="Palatino Linotype" w:hAnsi="Palatino Linotype" w:cs="Times New Roman"/>
          <w:sz w:val="20"/>
          <w:lang w:val="en-US"/>
        </w:rPr>
        <w:t>Location_Year_Sub</w:t>
      </w:r>
      <w:proofErr w:type="spellEnd"/>
      <w:r w:rsidR="008A18F6" w:rsidRPr="00A50D5A">
        <w:rPr>
          <w:rFonts w:ascii="Palatino Linotype" w:hAnsi="Palatino Linotype" w:cs="Times New Roman"/>
          <w:sz w:val="20"/>
          <w:lang w:val="en-US"/>
        </w:rPr>
        <w:t>-L</w:t>
      </w:r>
      <w:r w:rsidR="00BB435E" w:rsidRPr="00A50D5A">
        <w:rPr>
          <w:rFonts w:ascii="Palatino Linotype" w:hAnsi="Palatino Linotype" w:cs="Times New Roman"/>
          <w:sz w:val="20"/>
          <w:lang w:val="en-US"/>
        </w:rPr>
        <w:t>ocation</w:t>
      </w:r>
      <w:r w:rsidR="0065203C" w:rsidRPr="00A50D5A">
        <w:rPr>
          <w:rFonts w:ascii="Palatino Linotype" w:hAnsi="Palatino Linotype" w:cs="Times New Roman"/>
          <w:sz w:val="20"/>
          <w:lang w:val="en-US"/>
        </w:rPr>
        <w:t xml:space="preserve"> </w:t>
      </w:r>
      <w:r w:rsidR="00BB435E" w:rsidRPr="00A50D5A">
        <w:rPr>
          <w:rFonts w:ascii="Palatino Linotype" w:hAnsi="Palatino Linotype" w:cs="Times New Roman"/>
          <w:sz w:val="20"/>
          <w:lang w:val="en-US"/>
        </w:rPr>
        <w:t>(if applicable</w:t>
      </w:r>
      <w:proofErr w:type="gramStart"/>
      <w:r w:rsidR="00BB435E" w:rsidRPr="00A50D5A">
        <w:rPr>
          <w:rFonts w:ascii="Palatino Linotype" w:hAnsi="Palatino Linotype" w:cs="Times New Roman"/>
          <w:sz w:val="20"/>
          <w:lang w:val="en-US"/>
        </w:rPr>
        <w:t>)_</w:t>
      </w:r>
      <w:proofErr w:type="spellStart"/>
      <w:proofErr w:type="gramEnd"/>
      <w:r w:rsidR="00BB435E" w:rsidRPr="00A50D5A">
        <w:rPr>
          <w:rFonts w:ascii="Palatino Linotype" w:hAnsi="Palatino Linotype" w:cs="Times New Roman"/>
          <w:sz w:val="20"/>
          <w:lang w:val="en-US"/>
        </w:rPr>
        <w:t>SongIdentifier</w:t>
      </w:r>
      <w:proofErr w:type="spellEnd"/>
      <w:r w:rsidR="00BB435E" w:rsidRPr="00A50D5A">
        <w:rPr>
          <w:rFonts w:ascii="Palatino Linotype" w:hAnsi="Palatino Linotype" w:cs="Times New Roman"/>
          <w:sz w:val="20"/>
          <w:lang w:val="en-US"/>
        </w:rPr>
        <w:t>.</w:t>
      </w:r>
      <w:r w:rsidR="008A18F6" w:rsidRPr="00A50D5A">
        <w:rPr>
          <w:rFonts w:ascii="Palatino Linotype" w:hAnsi="Palatino Linotype" w:cs="Times New Roman"/>
          <w:sz w:val="20"/>
          <w:lang w:val="en-US"/>
        </w:rPr>
        <w:t xml:space="preserve"> Sub-locations are included for New Zealand 2016: STB = South Taranaki Bight; CS = Cook Strait.</w:t>
      </w:r>
      <w:r w:rsidR="00DE4EFB">
        <w:rPr>
          <w:rFonts w:ascii="Palatino Linotype" w:hAnsi="Palatino Linotype" w:cs="Times New Roman"/>
          <w:sz w:val="20"/>
          <w:lang w:val="en-US"/>
        </w:rPr>
        <w:t xml:space="preserve"> </w:t>
      </w:r>
    </w:p>
    <w:p w14:paraId="3D280DCD" w14:textId="77777777" w:rsidR="00996B2F" w:rsidRPr="00A50D5A" w:rsidRDefault="00996B2F">
      <w:pPr>
        <w:rPr>
          <w:rFonts w:ascii="Palatino Linotype" w:hAnsi="Palatino Linotype" w:cs="Times New Roman"/>
          <w:sz w:val="20"/>
          <w:szCs w:val="24"/>
        </w:rPr>
        <w:sectPr w:rsidR="00996B2F" w:rsidRPr="00A50D5A" w:rsidSect="00996B2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F712730" w14:textId="141D2678" w:rsidR="004E693F" w:rsidRPr="00A50D5A" w:rsidRDefault="00121E49" w:rsidP="002524FB">
      <w:pPr>
        <w:spacing w:line="360" w:lineRule="auto"/>
        <w:rPr>
          <w:rFonts w:ascii="Palatino Linotype" w:hAnsi="Palatino Linotype" w:cs="Times New Roman"/>
          <w:b/>
          <w:sz w:val="20"/>
          <w:szCs w:val="24"/>
        </w:rPr>
      </w:pPr>
      <w:r w:rsidRPr="00A50D5A">
        <w:rPr>
          <w:rFonts w:ascii="Palatino Linotype" w:hAnsi="Palatino Linotype" w:cs="Times New Roman"/>
          <w:b/>
          <w:sz w:val="20"/>
          <w:szCs w:val="24"/>
        </w:rPr>
        <w:lastRenderedPageBreak/>
        <w:t>REFERENCES</w:t>
      </w:r>
    </w:p>
    <w:p w14:paraId="7734D251" w14:textId="77777777" w:rsidR="004E693F" w:rsidRPr="00A50D5A" w:rsidRDefault="004E693F" w:rsidP="007B64B8">
      <w:pPr>
        <w:spacing w:line="288" w:lineRule="auto"/>
        <w:jc w:val="both"/>
        <w:rPr>
          <w:rFonts w:ascii="Palatino Linotype" w:hAnsi="Palatino Linotype" w:cs="Times New Roman"/>
          <w:sz w:val="20"/>
          <w:szCs w:val="24"/>
        </w:rPr>
      </w:pPr>
    </w:p>
    <w:p w14:paraId="341484BB" w14:textId="77777777" w:rsidR="007B64B8" w:rsidRPr="00A50D5A" w:rsidRDefault="004E693F" w:rsidP="007B64B8">
      <w:pPr>
        <w:pStyle w:val="EndNoteBibliography"/>
        <w:spacing w:after="0" w:line="288" w:lineRule="auto"/>
        <w:jc w:val="both"/>
        <w:rPr>
          <w:rFonts w:ascii="Palatino Linotype" w:hAnsi="Palatino Linotype" w:cs="Times New Roman"/>
          <w:sz w:val="20"/>
          <w:szCs w:val="24"/>
        </w:rPr>
      </w:pPr>
      <w:r w:rsidRPr="00A50D5A">
        <w:rPr>
          <w:rFonts w:ascii="Palatino Linotype" w:hAnsi="Palatino Linotype" w:cs="Times New Roman"/>
          <w:sz w:val="20"/>
          <w:szCs w:val="24"/>
        </w:rPr>
        <w:fldChar w:fldCharType="begin"/>
      </w:r>
      <w:r w:rsidRPr="00A50D5A">
        <w:rPr>
          <w:rFonts w:ascii="Palatino Linotype" w:hAnsi="Palatino Linotype" w:cs="Times New Roman"/>
          <w:sz w:val="20"/>
          <w:szCs w:val="24"/>
        </w:rPr>
        <w:instrText xml:space="preserve"> ADDIN EN.REFLIST </w:instrText>
      </w:r>
      <w:r w:rsidRPr="00A50D5A">
        <w:rPr>
          <w:rFonts w:ascii="Palatino Linotype" w:hAnsi="Palatino Linotype" w:cs="Times New Roman"/>
          <w:sz w:val="20"/>
          <w:szCs w:val="24"/>
        </w:rPr>
        <w:fldChar w:fldCharType="separate"/>
      </w:r>
      <w:r w:rsidR="007B64B8" w:rsidRPr="00A50D5A">
        <w:rPr>
          <w:rFonts w:ascii="Palatino Linotype" w:hAnsi="Palatino Linotype" w:cs="Times New Roman"/>
          <w:sz w:val="20"/>
          <w:szCs w:val="24"/>
        </w:rPr>
        <w:t>1.</w:t>
      </w:r>
      <w:r w:rsidR="007B64B8" w:rsidRPr="00A50D5A">
        <w:rPr>
          <w:rFonts w:ascii="Palatino Linotype" w:hAnsi="Palatino Linotype" w:cs="Times New Roman"/>
          <w:sz w:val="20"/>
          <w:szCs w:val="24"/>
        </w:rPr>
        <w:tab/>
        <w:t>Gillespie D, Mellinger DK, Gordon J, McLaren D, Redmond P, McHugh R, et al. PAMGUARD: Semiautomated, open source software for real‐time acoustic detection and localization of cetaceans. J Acoust Soc Am. 2009;125(4):2547.</w:t>
      </w:r>
    </w:p>
    <w:p w14:paraId="5CCFB802" w14:textId="77777777" w:rsidR="007B64B8" w:rsidRPr="00A50D5A" w:rsidRDefault="007B64B8" w:rsidP="007B64B8">
      <w:pPr>
        <w:pStyle w:val="EndNoteBibliography"/>
        <w:spacing w:after="0" w:line="288" w:lineRule="auto"/>
        <w:jc w:val="both"/>
        <w:rPr>
          <w:rFonts w:ascii="Palatino Linotype" w:hAnsi="Palatino Linotype" w:cs="Times New Roman"/>
          <w:sz w:val="20"/>
          <w:szCs w:val="24"/>
        </w:rPr>
      </w:pPr>
      <w:r w:rsidRPr="00A50D5A">
        <w:rPr>
          <w:rFonts w:ascii="Palatino Linotype" w:hAnsi="Palatino Linotype" w:cs="Times New Roman"/>
          <w:sz w:val="20"/>
          <w:szCs w:val="24"/>
        </w:rPr>
        <w:t>2.</w:t>
      </w:r>
      <w:r w:rsidRPr="00A50D5A">
        <w:rPr>
          <w:rFonts w:ascii="Palatino Linotype" w:hAnsi="Palatino Linotype" w:cs="Times New Roman"/>
          <w:sz w:val="20"/>
          <w:szCs w:val="24"/>
        </w:rPr>
        <w:tab/>
        <w:t>Gillespie D, Caillat M, Gordon J, White P. Automatic detection and classification of odontocete whistles. J Acoust Soc Am. 2013;134(3):2427-37.</w:t>
      </w:r>
    </w:p>
    <w:p w14:paraId="2D20EE0B" w14:textId="77777777" w:rsidR="007B64B8" w:rsidRPr="00A50D5A" w:rsidRDefault="007B64B8" w:rsidP="007B64B8">
      <w:pPr>
        <w:pStyle w:val="EndNoteBibliography"/>
        <w:spacing w:line="288" w:lineRule="auto"/>
        <w:jc w:val="both"/>
        <w:rPr>
          <w:rFonts w:ascii="Palatino Linotype" w:hAnsi="Palatino Linotype" w:cs="Times New Roman"/>
          <w:sz w:val="20"/>
          <w:szCs w:val="24"/>
        </w:rPr>
      </w:pPr>
      <w:r w:rsidRPr="00A50D5A">
        <w:rPr>
          <w:rFonts w:ascii="Palatino Linotype" w:hAnsi="Palatino Linotype" w:cs="Times New Roman"/>
          <w:sz w:val="20"/>
          <w:szCs w:val="24"/>
        </w:rPr>
        <w:t>3.</w:t>
      </w:r>
      <w:r w:rsidRPr="00A50D5A">
        <w:rPr>
          <w:rFonts w:ascii="Palatino Linotype" w:hAnsi="Palatino Linotype" w:cs="Times New Roman"/>
          <w:sz w:val="20"/>
          <w:szCs w:val="24"/>
        </w:rPr>
        <w:tab/>
        <w:t>Risch D, Gales NJ, Gedamke J, Kindermann L, Nowacek DP, Read AJ, et al. Mysterious bio-duck sound attributed to the Antarctic minke whale (</w:t>
      </w:r>
      <w:r w:rsidRPr="00A50D5A">
        <w:rPr>
          <w:rFonts w:ascii="Palatino Linotype" w:hAnsi="Palatino Linotype" w:cs="Times New Roman"/>
          <w:i/>
          <w:sz w:val="20"/>
          <w:szCs w:val="24"/>
        </w:rPr>
        <w:t>Balaenoptera bonaerensis</w:t>
      </w:r>
      <w:r w:rsidRPr="00A50D5A">
        <w:rPr>
          <w:rFonts w:ascii="Palatino Linotype" w:hAnsi="Palatino Linotype" w:cs="Times New Roman"/>
          <w:sz w:val="20"/>
          <w:szCs w:val="24"/>
        </w:rPr>
        <w:t>). Biol Lett. 2014;10(4).</w:t>
      </w:r>
    </w:p>
    <w:p w14:paraId="71CF6E90" w14:textId="09E26950" w:rsidR="006277F2" w:rsidRPr="00121E49" w:rsidRDefault="004E693F" w:rsidP="007B64B8">
      <w:pPr>
        <w:spacing w:line="28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D5A">
        <w:rPr>
          <w:rFonts w:ascii="Palatino Linotype" w:hAnsi="Palatino Linotype" w:cs="Times New Roman"/>
          <w:sz w:val="20"/>
          <w:szCs w:val="24"/>
        </w:rPr>
        <w:fldChar w:fldCharType="end"/>
      </w:r>
    </w:p>
    <w:sectPr w:rsidR="006277F2" w:rsidRPr="00121E4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AE753A"/>
    <w:multiLevelType w:val="hybridMultilevel"/>
    <w:tmpl w:val="675E07E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edit&lt;/Style&gt;&lt;LeftDelim&gt;{&lt;/LeftDelim&gt;&lt;RightDelim&gt;}&lt;/RightDelim&gt;&lt;FontName&gt;Verdan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59ev2pp5e05jezpscv2vrwas2zs5atsprt&quot;&gt;PhD EndNote Library&lt;record-ids&gt;&lt;item&gt;52&lt;/item&gt;&lt;item&gt;394&lt;/item&gt;&lt;item&gt;395&lt;/item&gt;&lt;/record-ids&gt;&lt;/item&gt;&lt;/Libraries&gt;"/>
  </w:docVars>
  <w:rsids>
    <w:rsidRoot w:val="0075361B"/>
    <w:rsid w:val="00000314"/>
    <w:rsid w:val="00017989"/>
    <w:rsid w:val="000204A4"/>
    <w:rsid w:val="00021EA8"/>
    <w:rsid w:val="000247D2"/>
    <w:rsid w:val="0002741E"/>
    <w:rsid w:val="00027641"/>
    <w:rsid w:val="00036698"/>
    <w:rsid w:val="00041FCE"/>
    <w:rsid w:val="00047251"/>
    <w:rsid w:val="00061D12"/>
    <w:rsid w:val="00066F67"/>
    <w:rsid w:val="000778FD"/>
    <w:rsid w:val="00080447"/>
    <w:rsid w:val="0008320A"/>
    <w:rsid w:val="000844F6"/>
    <w:rsid w:val="00086293"/>
    <w:rsid w:val="00086AFB"/>
    <w:rsid w:val="00096F93"/>
    <w:rsid w:val="000A248D"/>
    <w:rsid w:val="000A5819"/>
    <w:rsid w:val="000A76F6"/>
    <w:rsid w:val="000B11BB"/>
    <w:rsid w:val="000B3128"/>
    <w:rsid w:val="000B4BE2"/>
    <w:rsid w:val="000B581F"/>
    <w:rsid w:val="000B5E8F"/>
    <w:rsid w:val="000C27D1"/>
    <w:rsid w:val="000C4C1C"/>
    <w:rsid w:val="000C738D"/>
    <w:rsid w:val="000C744F"/>
    <w:rsid w:val="000D124E"/>
    <w:rsid w:val="000D462F"/>
    <w:rsid w:val="000E3F3F"/>
    <w:rsid w:val="000E6E03"/>
    <w:rsid w:val="000F1A4C"/>
    <w:rsid w:val="000F2AF7"/>
    <w:rsid w:val="000F5B4D"/>
    <w:rsid w:val="0010013B"/>
    <w:rsid w:val="00111042"/>
    <w:rsid w:val="00112E3D"/>
    <w:rsid w:val="00121E49"/>
    <w:rsid w:val="00123B92"/>
    <w:rsid w:val="00142D3C"/>
    <w:rsid w:val="00151231"/>
    <w:rsid w:val="001573C8"/>
    <w:rsid w:val="001573FD"/>
    <w:rsid w:val="00157EA6"/>
    <w:rsid w:val="00170BD3"/>
    <w:rsid w:val="00182612"/>
    <w:rsid w:val="00192388"/>
    <w:rsid w:val="001A2A91"/>
    <w:rsid w:val="001A54E4"/>
    <w:rsid w:val="001A57CA"/>
    <w:rsid w:val="001B7FB4"/>
    <w:rsid w:val="001C0ECE"/>
    <w:rsid w:val="001C5D3C"/>
    <w:rsid w:val="001E1CEC"/>
    <w:rsid w:val="001E2C85"/>
    <w:rsid w:val="001E6981"/>
    <w:rsid w:val="002140BE"/>
    <w:rsid w:val="00215668"/>
    <w:rsid w:val="00215945"/>
    <w:rsid w:val="00216C9D"/>
    <w:rsid w:val="00217124"/>
    <w:rsid w:val="00220F79"/>
    <w:rsid w:val="002220E3"/>
    <w:rsid w:val="0022294D"/>
    <w:rsid w:val="00232C6F"/>
    <w:rsid w:val="002351EE"/>
    <w:rsid w:val="00235B6C"/>
    <w:rsid w:val="002410DA"/>
    <w:rsid w:val="0024410D"/>
    <w:rsid w:val="002474B0"/>
    <w:rsid w:val="002524F5"/>
    <w:rsid w:val="002524FB"/>
    <w:rsid w:val="00255446"/>
    <w:rsid w:val="002600D9"/>
    <w:rsid w:val="00263DB3"/>
    <w:rsid w:val="00272285"/>
    <w:rsid w:val="00275E38"/>
    <w:rsid w:val="00276825"/>
    <w:rsid w:val="0027683D"/>
    <w:rsid w:val="00277D15"/>
    <w:rsid w:val="0028036D"/>
    <w:rsid w:val="002810C2"/>
    <w:rsid w:val="00282F02"/>
    <w:rsid w:val="00283164"/>
    <w:rsid w:val="002835EF"/>
    <w:rsid w:val="002A2F2D"/>
    <w:rsid w:val="002A2FB2"/>
    <w:rsid w:val="002B3BE4"/>
    <w:rsid w:val="002B7906"/>
    <w:rsid w:val="002C0330"/>
    <w:rsid w:val="002C30CE"/>
    <w:rsid w:val="002C4628"/>
    <w:rsid w:val="002D42D4"/>
    <w:rsid w:val="002D478E"/>
    <w:rsid w:val="002E4805"/>
    <w:rsid w:val="002E6A52"/>
    <w:rsid w:val="002E785E"/>
    <w:rsid w:val="002F2B8C"/>
    <w:rsid w:val="002F653A"/>
    <w:rsid w:val="003109C2"/>
    <w:rsid w:val="00310A0A"/>
    <w:rsid w:val="00313EED"/>
    <w:rsid w:val="00317702"/>
    <w:rsid w:val="003267E1"/>
    <w:rsid w:val="00331E65"/>
    <w:rsid w:val="00334B96"/>
    <w:rsid w:val="003354AF"/>
    <w:rsid w:val="00335E1B"/>
    <w:rsid w:val="00341102"/>
    <w:rsid w:val="00342954"/>
    <w:rsid w:val="003430CE"/>
    <w:rsid w:val="00352D30"/>
    <w:rsid w:val="003544F2"/>
    <w:rsid w:val="00356870"/>
    <w:rsid w:val="00361C24"/>
    <w:rsid w:val="00365EF2"/>
    <w:rsid w:val="00366ABF"/>
    <w:rsid w:val="00374772"/>
    <w:rsid w:val="00375C4B"/>
    <w:rsid w:val="00380A13"/>
    <w:rsid w:val="00381756"/>
    <w:rsid w:val="00381981"/>
    <w:rsid w:val="003831F0"/>
    <w:rsid w:val="00386A81"/>
    <w:rsid w:val="0039429C"/>
    <w:rsid w:val="00394EB3"/>
    <w:rsid w:val="00397EDE"/>
    <w:rsid w:val="003A243E"/>
    <w:rsid w:val="003A402D"/>
    <w:rsid w:val="003A414E"/>
    <w:rsid w:val="003B402C"/>
    <w:rsid w:val="003B433B"/>
    <w:rsid w:val="003B4C19"/>
    <w:rsid w:val="003C1488"/>
    <w:rsid w:val="003C2612"/>
    <w:rsid w:val="003C5973"/>
    <w:rsid w:val="003C6B15"/>
    <w:rsid w:val="003C6C21"/>
    <w:rsid w:val="003C7CA7"/>
    <w:rsid w:val="003D0DCA"/>
    <w:rsid w:val="003D5370"/>
    <w:rsid w:val="003E2078"/>
    <w:rsid w:val="003E2293"/>
    <w:rsid w:val="003F44EC"/>
    <w:rsid w:val="003F4B90"/>
    <w:rsid w:val="003F51AA"/>
    <w:rsid w:val="004062DA"/>
    <w:rsid w:val="00410044"/>
    <w:rsid w:val="00411B24"/>
    <w:rsid w:val="0041331A"/>
    <w:rsid w:val="004151AD"/>
    <w:rsid w:val="00415566"/>
    <w:rsid w:val="004216AF"/>
    <w:rsid w:val="00421A7B"/>
    <w:rsid w:val="00421A88"/>
    <w:rsid w:val="00425508"/>
    <w:rsid w:val="0042753D"/>
    <w:rsid w:val="00433843"/>
    <w:rsid w:val="004462CC"/>
    <w:rsid w:val="00454ACA"/>
    <w:rsid w:val="004559FE"/>
    <w:rsid w:val="00462635"/>
    <w:rsid w:val="00463817"/>
    <w:rsid w:val="00463BBC"/>
    <w:rsid w:val="004654DC"/>
    <w:rsid w:val="004715F6"/>
    <w:rsid w:val="00482AA0"/>
    <w:rsid w:val="00490852"/>
    <w:rsid w:val="004A03D2"/>
    <w:rsid w:val="004A39FE"/>
    <w:rsid w:val="004B301A"/>
    <w:rsid w:val="004B34EA"/>
    <w:rsid w:val="004B6CD9"/>
    <w:rsid w:val="004C0EC1"/>
    <w:rsid w:val="004C16DC"/>
    <w:rsid w:val="004C28BA"/>
    <w:rsid w:val="004E693F"/>
    <w:rsid w:val="004F19E6"/>
    <w:rsid w:val="004F67B5"/>
    <w:rsid w:val="005019D0"/>
    <w:rsid w:val="0050378E"/>
    <w:rsid w:val="0050592D"/>
    <w:rsid w:val="005100FD"/>
    <w:rsid w:val="00510471"/>
    <w:rsid w:val="00510605"/>
    <w:rsid w:val="005108C0"/>
    <w:rsid w:val="00522F28"/>
    <w:rsid w:val="00535B6D"/>
    <w:rsid w:val="00537CDF"/>
    <w:rsid w:val="00543D9D"/>
    <w:rsid w:val="005442EF"/>
    <w:rsid w:val="00554081"/>
    <w:rsid w:val="00556B9F"/>
    <w:rsid w:val="005623FE"/>
    <w:rsid w:val="005731A7"/>
    <w:rsid w:val="005733B6"/>
    <w:rsid w:val="005813A2"/>
    <w:rsid w:val="005843B0"/>
    <w:rsid w:val="0059233C"/>
    <w:rsid w:val="005A26E4"/>
    <w:rsid w:val="005B1673"/>
    <w:rsid w:val="005B5AAD"/>
    <w:rsid w:val="005C056A"/>
    <w:rsid w:val="005C252D"/>
    <w:rsid w:val="005C3E26"/>
    <w:rsid w:val="005C4D46"/>
    <w:rsid w:val="005D2E0C"/>
    <w:rsid w:val="005D2E81"/>
    <w:rsid w:val="005D510C"/>
    <w:rsid w:val="005D671A"/>
    <w:rsid w:val="0060616E"/>
    <w:rsid w:val="006118CD"/>
    <w:rsid w:val="00611D45"/>
    <w:rsid w:val="0061289F"/>
    <w:rsid w:val="0061711A"/>
    <w:rsid w:val="00621655"/>
    <w:rsid w:val="00622704"/>
    <w:rsid w:val="006277F2"/>
    <w:rsid w:val="006303E0"/>
    <w:rsid w:val="00634B79"/>
    <w:rsid w:val="006373C3"/>
    <w:rsid w:val="0064102B"/>
    <w:rsid w:val="006415DD"/>
    <w:rsid w:val="0064217C"/>
    <w:rsid w:val="006439EB"/>
    <w:rsid w:val="00643C90"/>
    <w:rsid w:val="006443CB"/>
    <w:rsid w:val="0065203C"/>
    <w:rsid w:val="00654481"/>
    <w:rsid w:val="006727C6"/>
    <w:rsid w:val="006768EA"/>
    <w:rsid w:val="00677FD5"/>
    <w:rsid w:val="00683751"/>
    <w:rsid w:val="006847E6"/>
    <w:rsid w:val="00685F42"/>
    <w:rsid w:val="006914D8"/>
    <w:rsid w:val="00697ED8"/>
    <w:rsid w:val="006C27DB"/>
    <w:rsid w:val="006C3093"/>
    <w:rsid w:val="006C33FD"/>
    <w:rsid w:val="006C58B2"/>
    <w:rsid w:val="006C6CB3"/>
    <w:rsid w:val="006D076B"/>
    <w:rsid w:val="006D2CE2"/>
    <w:rsid w:val="006D7608"/>
    <w:rsid w:val="006E014F"/>
    <w:rsid w:val="006E4650"/>
    <w:rsid w:val="006E59BE"/>
    <w:rsid w:val="006E65AE"/>
    <w:rsid w:val="006E6D49"/>
    <w:rsid w:val="006F44EA"/>
    <w:rsid w:val="006F6FB3"/>
    <w:rsid w:val="00700CCE"/>
    <w:rsid w:val="007024B2"/>
    <w:rsid w:val="00706C1C"/>
    <w:rsid w:val="00717DE5"/>
    <w:rsid w:val="00721232"/>
    <w:rsid w:val="00727DEB"/>
    <w:rsid w:val="007338BC"/>
    <w:rsid w:val="0073521F"/>
    <w:rsid w:val="0074324D"/>
    <w:rsid w:val="00752274"/>
    <w:rsid w:val="0075361B"/>
    <w:rsid w:val="00753E7B"/>
    <w:rsid w:val="007627A0"/>
    <w:rsid w:val="00774FB3"/>
    <w:rsid w:val="0077634B"/>
    <w:rsid w:val="007777E4"/>
    <w:rsid w:val="00785D21"/>
    <w:rsid w:val="00790882"/>
    <w:rsid w:val="00796FEC"/>
    <w:rsid w:val="007A231A"/>
    <w:rsid w:val="007A24CE"/>
    <w:rsid w:val="007A4672"/>
    <w:rsid w:val="007A4CEA"/>
    <w:rsid w:val="007B64B8"/>
    <w:rsid w:val="007C57E1"/>
    <w:rsid w:val="007D7D6F"/>
    <w:rsid w:val="007F552D"/>
    <w:rsid w:val="007F5E2B"/>
    <w:rsid w:val="00807401"/>
    <w:rsid w:val="0081304E"/>
    <w:rsid w:val="00826A19"/>
    <w:rsid w:val="00831390"/>
    <w:rsid w:val="00834730"/>
    <w:rsid w:val="008463AE"/>
    <w:rsid w:val="00847248"/>
    <w:rsid w:val="00867AD7"/>
    <w:rsid w:val="00874371"/>
    <w:rsid w:val="0088009E"/>
    <w:rsid w:val="00885C22"/>
    <w:rsid w:val="00886B39"/>
    <w:rsid w:val="008923E0"/>
    <w:rsid w:val="00896656"/>
    <w:rsid w:val="008A18F6"/>
    <w:rsid w:val="008A285D"/>
    <w:rsid w:val="008A3394"/>
    <w:rsid w:val="008B2D30"/>
    <w:rsid w:val="008B3460"/>
    <w:rsid w:val="008B6C9A"/>
    <w:rsid w:val="008C1C4E"/>
    <w:rsid w:val="008C29AC"/>
    <w:rsid w:val="008D56F9"/>
    <w:rsid w:val="008E2117"/>
    <w:rsid w:val="008E7D96"/>
    <w:rsid w:val="008F658C"/>
    <w:rsid w:val="00900AA5"/>
    <w:rsid w:val="00902E27"/>
    <w:rsid w:val="00906932"/>
    <w:rsid w:val="009300D6"/>
    <w:rsid w:val="00930CD0"/>
    <w:rsid w:val="009335AB"/>
    <w:rsid w:val="0093375B"/>
    <w:rsid w:val="009401EB"/>
    <w:rsid w:val="009407CC"/>
    <w:rsid w:val="00944D46"/>
    <w:rsid w:val="00953EC6"/>
    <w:rsid w:val="00956089"/>
    <w:rsid w:val="00960558"/>
    <w:rsid w:val="009648BE"/>
    <w:rsid w:val="00967594"/>
    <w:rsid w:val="00972B84"/>
    <w:rsid w:val="00974F20"/>
    <w:rsid w:val="009767C8"/>
    <w:rsid w:val="009826C7"/>
    <w:rsid w:val="00985EC3"/>
    <w:rsid w:val="00986D13"/>
    <w:rsid w:val="00992ADA"/>
    <w:rsid w:val="0099496E"/>
    <w:rsid w:val="00996B2F"/>
    <w:rsid w:val="009A20A3"/>
    <w:rsid w:val="009A378E"/>
    <w:rsid w:val="009A5D30"/>
    <w:rsid w:val="009B3ACA"/>
    <w:rsid w:val="009B3EB9"/>
    <w:rsid w:val="009C078C"/>
    <w:rsid w:val="009C4319"/>
    <w:rsid w:val="009C4FBD"/>
    <w:rsid w:val="009D40B1"/>
    <w:rsid w:val="009E776C"/>
    <w:rsid w:val="009F0FE6"/>
    <w:rsid w:val="00A02435"/>
    <w:rsid w:val="00A02D2D"/>
    <w:rsid w:val="00A06DEE"/>
    <w:rsid w:val="00A10E47"/>
    <w:rsid w:val="00A1293F"/>
    <w:rsid w:val="00A20907"/>
    <w:rsid w:val="00A20C08"/>
    <w:rsid w:val="00A2542E"/>
    <w:rsid w:val="00A35CF1"/>
    <w:rsid w:val="00A37442"/>
    <w:rsid w:val="00A40305"/>
    <w:rsid w:val="00A45C97"/>
    <w:rsid w:val="00A46258"/>
    <w:rsid w:val="00A5086A"/>
    <w:rsid w:val="00A508D2"/>
    <w:rsid w:val="00A50D5A"/>
    <w:rsid w:val="00A519C7"/>
    <w:rsid w:val="00A544A5"/>
    <w:rsid w:val="00A624A5"/>
    <w:rsid w:val="00A6321F"/>
    <w:rsid w:val="00A65909"/>
    <w:rsid w:val="00A676BE"/>
    <w:rsid w:val="00A70540"/>
    <w:rsid w:val="00A817C5"/>
    <w:rsid w:val="00A84BDC"/>
    <w:rsid w:val="00A871DC"/>
    <w:rsid w:val="00A90A98"/>
    <w:rsid w:val="00A92DF5"/>
    <w:rsid w:val="00A970E4"/>
    <w:rsid w:val="00A97B93"/>
    <w:rsid w:val="00AA2077"/>
    <w:rsid w:val="00AA3037"/>
    <w:rsid w:val="00AA3360"/>
    <w:rsid w:val="00AD3764"/>
    <w:rsid w:val="00AD62FB"/>
    <w:rsid w:val="00AE2872"/>
    <w:rsid w:val="00AF2CEC"/>
    <w:rsid w:val="00B00482"/>
    <w:rsid w:val="00B028F7"/>
    <w:rsid w:val="00B02BC1"/>
    <w:rsid w:val="00B02DAB"/>
    <w:rsid w:val="00B044FE"/>
    <w:rsid w:val="00B1398B"/>
    <w:rsid w:val="00B155D7"/>
    <w:rsid w:val="00B313BC"/>
    <w:rsid w:val="00B34B73"/>
    <w:rsid w:val="00B4007F"/>
    <w:rsid w:val="00B40520"/>
    <w:rsid w:val="00B40826"/>
    <w:rsid w:val="00B417E8"/>
    <w:rsid w:val="00B4446D"/>
    <w:rsid w:val="00B45CA7"/>
    <w:rsid w:val="00B4710F"/>
    <w:rsid w:val="00B51299"/>
    <w:rsid w:val="00B6389E"/>
    <w:rsid w:val="00B64C59"/>
    <w:rsid w:val="00B667B4"/>
    <w:rsid w:val="00B712B3"/>
    <w:rsid w:val="00B80DCD"/>
    <w:rsid w:val="00B829E7"/>
    <w:rsid w:val="00B9272A"/>
    <w:rsid w:val="00B947C2"/>
    <w:rsid w:val="00BA2266"/>
    <w:rsid w:val="00BA4767"/>
    <w:rsid w:val="00BB435E"/>
    <w:rsid w:val="00BB47CF"/>
    <w:rsid w:val="00BC0ECF"/>
    <w:rsid w:val="00BC34E5"/>
    <w:rsid w:val="00BC633D"/>
    <w:rsid w:val="00BC6535"/>
    <w:rsid w:val="00BD104D"/>
    <w:rsid w:val="00BD37CB"/>
    <w:rsid w:val="00BD586E"/>
    <w:rsid w:val="00BD6514"/>
    <w:rsid w:val="00BD7E27"/>
    <w:rsid w:val="00BE5600"/>
    <w:rsid w:val="00BF3180"/>
    <w:rsid w:val="00BF430C"/>
    <w:rsid w:val="00BF5FA0"/>
    <w:rsid w:val="00BF7231"/>
    <w:rsid w:val="00C006C7"/>
    <w:rsid w:val="00C07C8C"/>
    <w:rsid w:val="00C20204"/>
    <w:rsid w:val="00C23A0F"/>
    <w:rsid w:val="00C2524C"/>
    <w:rsid w:val="00C26ADB"/>
    <w:rsid w:val="00C27593"/>
    <w:rsid w:val="00C329C3"/>
    <w:rsid w:val="00C408E7"/>
    <w:rsid w:val="00C40C7E"/>
    <w:rsid w:val="00C4255C"/>
    <w:rsid w:val="00C449C1"/>
    <w:rsid w:val="00C44BFC"/>
    <w:rsid w:val="00C4681D"/>
    <w:rsid w:val="00C54FF4"/>
    <w:rsid w:val="00C60DAF"/>
    <w:rsid w:val="00C630C9"/>
    <w:rsid w:val="00C660F5"/>
    <w:rsid w:val="00C66511"/>
    <w:rsid w:val="00C70A38"/>
    <w:rsid w:val="00C70D7B"/>
    <w:rsid w:val="00C721C2"/>
    <w:rsid w:val="00C753CE"/>
    <w:rsid w:val="00C91F53"/>
    <w:rsid w:val="00C92EC7"/>
    <w:rsid w:val="00C9341F"/>
    <w:rsid w:val="00C94631"/>
    <w:rsid w:val="00CB312F"/>
    <w:rsid w:val="00CC0766"/>
    <w:rsid w:val="00CC4028"/>
    <w:rsid w:val="00CC627F"/>
    <w:rsid w:val="00CD71E8"/>
    <w:rsid w:val="00CE0B6B"/>
    <w:rsid w:val="00CE0CDD"/>
    <w:rsid w:val="00CE20F1"/>
    <w:rsid w:val="00CE5DDC"/>
    <w:rsid w:val="00D02B4F"/>
    <w:rsid w:val="00D037F1"/>
    <w:rsid w:val="00D04AA0"/>
    <w:rsid w:val="00D0721E"/>
    <w:rsid w:val="00D125C3"/>
    <w:rsid w:val="00D21EAC"/>
    <w:rsid w:val="00D21F58"/>
    <w:rsid w:val="00D350A7"/>
    <w:rsid w:val="00D36EF1"/>
    <w:rsid w:val="00D406C7"/>
    <w:rsid w:val="00D4177A"/>
    <w:rsid w:val="00D457E7"/>
    <w:rsid w:val="00D54444"/>
    <w:rsid w:val="00D55EA0"/>
    <w:rsid w:val="00D569EF"/>
    <w:rsid w:val="00D60AD0"/>
    <w:rsid w:val="00D6413C"/>
    <w:rsid w:val="00D72348"/>
    <w:rsid w:val="00D81F83"/>
    <w:rsid w:val="00D82D2D"/>
    <w:rsid w:val="00D8345E"/>
    <w:rsid w:val="00D93E5D"/>
    <w:rsid w:val="00D954E0"/>
    <w:rsid w:val="00D97B07"/>
    <w:rsid w:val="00DA0264"/>
    <w:rsid w:val="00DA1BAC"/>
    <w:rsid w:val="00DA327A"/>
    <w:rsid w:val="00DA4F80"/>
    <w:rsid w:val="00DA6205"/>
    <w:rsid w:val="00DA64BA"/>
    <w:rsid w:val="00DC3AB9"/>
    <w:rsid w:val="00DD54EF"/>
    <w:rsid w:val="00DD65F7"/>
    <w:rsid w:val="00DE08A2"/>
    <w:rsid w:val="00DE1E4C"/>
    <w:rsid w:val="00DE2391"/>
    <w:rsid w:val="00DE3045"/>
    <w:rsid w:val="00DE4C9C"/>
    <w:rsid w:val="00DE4EFB"/>
    <w:rsid w:val="00DE774F"/>
    <w:rsid w:val="00DF0D58"/>
    <w:rsid w:val="00DF3DE2"/>
    <w:rsid w:val="00E054DA"/>
    <w:rsid w:val="00E115FF"/>
    <w:rsid w:val="00E14427"/>
    <w:rsid w:val="00E174EB"/>
    <w:rsid w:val="00E20968"/>
    <w:rsid w:val="00E26CEE"/>
    <w:rsid w:val="00E3257C"/>
    <w:rsid w:val="00E45FC1"/>
    <w:rsid w:val="00E4695A"/>
    <w:rsid w:val="00E47F8A"/>
    <w:rsid w:val="00E570FC"/>
    <w:rsid w:val="00E6250C"/>
    <w:rsid w:val="00E63690"/>
    <w:rsid w:val="00E648E6"/>
    <w:rsid w:val="00E654FA"/>
    <w:rsid w:val="00E65CE6"/>
    <w:rsid w:val="00E71277"/>
    <w:rsid w:val="00E74BAC"/>
    <w:rsid w:val="00E75385"/>
    <w:rsid w:val="00E83C57"/>
    <w:rsid w:val="00E86E2A"/>
    <w:rsid w:val="00E915A8"/>
    <w:rsid w:val="00EA105A"/>
    <w:rsid w:val="00EA2758"/>
    <w:rsid w:val="00EA3F0B"/>
    <w:rsid w:val="00EA6714"/>
    <w:rsid w:val="00EB228D"/>
    <w:rsid w:val="00EB6F65"/>
    <w:rsid w:val="00EC624D"/>
    <w:rsid w:val="00ED3FAB"/>
    <w:rsid w:val="00ED46D5"/>
    <w:rsid w:val="00EE5CBC"/>
    <w:rsid w:val="00EE5F28"/>
    <w:rsid w:val="00F040C6"/>
    <w:rsid w:val="00F178F3"/>
    <w:rsid w:val="00F273BA"/>
    <w:rsid w:val="00F33C07"/>
    <w:rsid w:val="00F34CB2"/>
    <w:rsid w:val="00F41461"/>
    <w:rsid w:val="00F41678"/>
    <w:rsid w:val="00F50DC6"/>
    <w:rsid w:val="00F530AC"/>
    <w:rsid w:val="00F56FBC"/>
    <w:rsid w:val="00F71A35"/>
    <w:rsid w:val="00F74402"/>
    <w:rsid w:val="00F92FDC"/>
    <w:rsid w:val="00F93474"/>
    <w:rsid w:val="00F96743"/>
    <w:rsid w:val="00FA703B"/>
    <w:rsid w:val="00FA7223"/>
    <w:rsid w:val="00FB7D66"/>
    <w:rsid w:val="00FC2741"/>
    <w:rsid w:val="00FD12E2"/>
    <w:rsid w:val="00FD166D"/>
    <w:rsid w:val="00FE2090"/>
    <w:rsid w:val="00FE40B8"/>
    <w:rsid w:val="00FF176A"/>
    <w:rsid w:val="00FF20AB"/>
    <w:rsid w:val="00FF23B4"/>
    <w:rsid w:val="00FF6C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C1E884"/>
  <w15:chartTrackingRefBased/>
  <w15:docId w15:val="{ADB7BAFB-8A7C-4E77-A3C6-A99DEEB3B3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5361B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gnkrckgcgsb">
    <w:name w:val="gnkrckgcgsb"/>
    <w:basedOn w:val="DefaultParagraphFont"/>
    <w:rsid w:val="006277F2"/>
  </w:style>
  <w:style w:type="table" w:styleId="TableGrid">
    <w:name w:val="Table Grid"/>
    <w:basedOn w:val="TableNormal"/>
    <w:uiPriority w:val="39"/>
    <w:rsid w:val="00ED46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8E7D9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NZ" w:eastAsia="en-NZ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E7D96"/>
    <w:rPr>
      <w:rFonts w:ascii="Courier New" w:eastAsia="Times New Roman" w:hAnsi="Courier New" w:cs="Courier New"/>
      <w:sz w:val="20"/>
      <w:szCs w:val="20"/>
      <w:lang w:eastAsia="en-NZ"/>
    </w:rPr>
  </w:style>
  <w:style w:type="paragraph" w:styleId="ListParagraph">
    <w:name w:val="List Paragraph"/>
    <w:basedOn w:val="Normal"/>
    <w:uiPriority w:val="34"/>
    <w:qFormat/>
    <w:rsid w:val="00BD37CB"/>
    <w:pPr>
      <w:ind w:left="720"/>
      <w:contextualSpacing/>
    </w:pPr>
  </w:style>
  <w:style w:type="character" w:customStyle="1" w:styleId="gd15mcfceub">
    <w:name w:val="gd15mcfceub"/>
    <w:basedOn w:val="DefaultParagraphFont"/>
    <w:rsid w:val="007D7D6F"/>
  </w:style>
  <w:style w:type="paragraph" w:customStyle="1" w:styleId="EndNoteBibliographyTitle">
    <w:name w:val="EndNote Bibliography Title"/>
    <w:basedOn w:val="Normal"/>
    <w:link w:val="EndNoteBibliographyTitleChar"/>
    <w:rsid w:val="004E693F"/>
    <w:pPr>
      <w:spacing w:after="0"/>
      <w:jc w:val="center"/>
    </w:pPr>
    <w:rPr>
      <w:rFonts w:ascii="Verdana" w:hAnsi="Verdan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693F"/>
    <w:rPr>
      <w:rFonts w:ascii="Verdana" w:hAnsi="Verdan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E693F"/>
    <w:pPr>
      <w:spacing w:line="240" w:lineRule="auto"/>
    </w:pPr>
    <w:rPr>
      <w:rFonts w:ascii="Verdana" w:hAnsi="Verdan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E693F"/>
    <w:rPr>
      <w:rFonts w:ascii="Verdana" w:hAnsi="Verdana"/>
      <w:noProof/>
      <w:lang w:val="en-US"/>
    </w:rPr>
  </w:style>
  <w:style w:type="paragraph" w:customStyle="1" w:styleId="01PaperTitle">
    <w:name w:val="01 Paper Title"/>
    <w:next w:val="02Authornames"/>
    <w:autoRedefine/>
    <w:rsid w:val="00E26CEE"/>
    <w:pPr>
      <w:spacing w:before="180" w:after="120" w:line="216" w:lineRule="auto"/>
      <w:contextualSpacing/>
      <w:jc w:val="center"/>
    </w:pPr>
    <w:rPr>
      <w:rFonts w:ascii="Arial Black" w:eastAsia="Times New Roman" w:hAnsi="Arial Black" w:cs="Times New Roman"/>
      <w:noProof/>
      <w:position w:val="8"/>
      <w:sz w:val="32"/>
      <w:szCs w:val="32"/>
      <w:lang w:val="en-GB" w:eastAsia="en-GB"/>
    </w:rPr>
  </w:style>
  <w:style w:type="paragraph" w:customStyle="1" w:styleId="02Authornames">
    <w:name w:val="02 Author names"/>
    <w:autoRedefine/>
    <w:rsid w:val="00E26CEE"/>
    <w:pPr>
      <w:spacing w:after="120" w:line="240" w:lineRule="exact"/>
      <w:ind w:left="600" w:right="568"/>
      <w:jc w:val="center"/>
    </w:pPr>
    <w:rPr>
      <w:rFonts w:ascii="Times New Roman" w:eastAsia="Times New Roman" w:hAnsi="Times New Roman" w:cs="Times New Roman"/>
      <w:b/>
      <w:noProof/>
      <w:sz w:val="26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06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5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3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6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53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57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33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05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7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0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8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0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6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8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6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9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6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8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7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2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7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4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68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73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1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4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8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8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0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7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25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0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1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2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4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5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27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78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261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72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2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8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03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1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9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5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20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72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3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32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8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8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2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32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7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7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1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7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7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02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27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1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8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5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1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8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9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7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2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35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08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2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JP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JPG"/><Relationship Id="rId5" Type="http://schemas.openxmlformats.org/officeDocument/2006/relationships/styles" Target="style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numbering" Target="numbering.xml"/><Relationship Id="rId9" Type="http://schemas.openxmlformats.org/officeDocument/2006/relationships/image" Target="media/image2.png"/><Relationship Id="rId14" Type="http://schemas.openxmlformats.org/officeDocument/2006/relationships/image" Target="media/image7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Aspect">
      <a:majorFont>
        <a:latin typeface="Verdana"/>
        <a:ea typeface=""/>
        <a:cs typeface=""/>
      </a:majorFont>
      <a:minorFont>
        <a:latin typeface="Verdana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EE55E0256EC364DA5EB588CC9A3AA07" ma:contentTypeVersion="12" ma:contentTypeDescription="Create a new document." ma:contentTypeScope="" ma:versionID="4518d1bbeed31e8301bebc20dc580a69">
  <xsd:schema xmlns:xsd="http://www.w3.org/2001/XMLSchema" xmlns:xs="http://www.w3.org/2001/XMLSchema" xmlns:p="http://schemas.microsoft.com/office/2006/metadata/properties" xmlns:ns3="1d3d86ba-1e64-4598-aae6-b671f1be100d" xmlns:ns4="4e3350c3-7b32-4073-b6f6-9eb55ed0dbd9" targetNamespace="http://schemas.microsoft.com/office/2006/metadata/properties" ma:root="true" ma:fieldsID="70b86fddad9c6117a50072c9c4bd526f" ns3:_="" ns4:_="">
    <xsd:import namespace="1d3d86ba-1e64-4598-aae6-b671f1be100d"/>
    <xsd:import namespace="4e3350c3-7b32-4073-b6f6-9eb55ed0dbd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d3d86ba-1e64-4598-aae6-b671f1be100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3350c3-7b32-4073-b6f6-9eb55ed0dbd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92DEEE1-2275-4537-B1DD-E5C30C958B5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75609CB-C84B-4FBB-8782-2006FA8FC0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d3d86ba-1e64-4598-aae6-b671f1be100d"/>
    <ds:schemaRef ds:uri="4e3350c3-7b32-4073-b6f6-9eb55ed0dbd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B4B6704-BE28-430A-8F9A-C4BC33C42FF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58</TotalTime>
  <Pages>16</Pages>
  <Words>2448</Words>
  <Characters>13958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uckland</Company>
  <LinksUpToDate>false</LinksUpToDate>
  <CharactersWithSpaces>16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ia Warren</dc:creator>
  <cp:keywords/>
  <dc:description/>
  <cp:lastModifiedBy>Victoria Warren</cp:lastModifiedBy>
  <cp:revision>228</cp:revision>
  <dcterms:created xsi:type="dcterms:W3CDTF">2020-01-28T22:07:00Z</dcterms:created>
  <dcterms:modified xsi:type="dcterms:W3CDTF">2020-11-09T2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EE55E0256EC364DA5EB588CC9A3AA07</vt:lpwstr>
  </property>
</Properties>
</file>